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1A7DC7C6" w:rsidR="002F598D" w:rsidRDefault="009B56C7">
      <w:pPr>
        <w:rPr>
          <w:rFonts w:cstheme="minorHAnsi"/>
        </w:rPr>
      </w:pPr>
      <w:r>
        <w:rPr>
          <w:rFonts w:cstheme="minorHAnsi"/>
        </w:rPr>
        <w:t xml:space="preserve">A disease symptom arises from the interaction of the host and pathogen genomes. However, little is known about how genetic variation in the interaction leads to shifts in th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generalist pathogens and their plant hosts. To elucidate</w:t>
      </w:r>
      <w:r>
        <w:rPr>
          <w:rFonts w:cstheme="minorHAnsi"/>
        </w:rPr>
        <w:t xml:space="preserve"> how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 is shaped by </w:t>
      </w:r>
      <w:r w:rsidR="009778C2">
        <w:rPr>
          <w:rFonts w:cstheme="minorHAnsi"/>
        </w:rPr>
        <w:t xml:space="preserve">directional </w:t>
      </w:r>
      <w:r>
        <w:rPr>
          <w:rFonts w:cstheme="minorHAnsi"/>
        </w:rPr>
        <w:t xml:space="preserve">influences of genetic variation </w:t>
      </w:r>
      <w:r w:rsidR="003D2883">
        <w:rPr>
          <w:rFonts w:cstheme="minorHAnsi"/>
        </w:rPr>
        <w:t>on</w:t>
      </w:r>
      <w:r w:rsidR="009778C2">
        <w:rPr>
          <w:rFonts w:cstheme="minorHAnsi"/>
        </w:rPr>
        <w:t xml:space="preserve"> pathogen virulence, we </w:t>
      </w:r>
      <w:r>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Pr>
          <w:rFonts w:cstheme="minorHAnsi"/>
        </w:rPr>
        <w:t xml:space="preserve"> infected on the Arabidopsis wildtype, Col-0</w:t>
      </w:r>
      <w:r w:rsidR="009778C2">
        <w:rPr>
          <w:rFonts w:cstheme="minorHAnsi"/>
        </w:rPr>
        <w:t xml:space="preserve">. </w:t>
      </w:r>
      <w:r>
        <w:rPr>
          <w:rFonts w:cstheme="minorHAnsi"/>
        </w:rPr>
        <w:t xml:space="preserve">Using the </w:t>
      </w:r>
      <w:r w:rsidRPr="002F598D">
        <w:rPr>
          <w:rFonts w:cstheme="minorHAnsi"/>
          <w:i/>
        </w:rPr>
        <w:t>B. cinerea</w:t>
      </w:r>
      <w:r>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variable transcript expression profiles in the host, and </w:t>
      </w:r>
      <w:r w:rsidR="002F598D">
        <w:rPr>
          <w:rFonts w:cstheme="minorHAnsi"/>
        </w:rPr>
        <w:t xml:space="preserve">9,267 </w:t>
      </w:r>
      <w:r w:rsidR="009778C2">
        <w:rPr>
          <w:rFonts w:cstheme="minorHAnsi"/>
        </w:rPr>
        <w:t xml:space="preserve">transcripts in the pathogen. </w:t>
      </w:r>
      <w:r>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eQTL in the pathogen and found eQTL hotspots dispersed across the pathogen genome</w:t>
      </w:r>
      <w:r>
        <w:rPr>
          <w:rFonts w:cstheme="minorHAnsi"/>
        </w:rPr>
        <w:t xml:space="preserve"> </w:t>
      </w:r>
      <w:r w:rsidR="003D2883">
        <w:rPr>
          <w:rFonts w:cstheme="minorHAnsi"/>
        </w:rPr>
        <w:t xml:space="preserve">affecting </w:t>
      </w:r>
      <w:r>
        <w:rPr>
          <w:rFonts w:cstheme="minorHAnsi"/>
        </w:rPr>
        <w:t>both the pathogen</w:t>
      </w:r>
      <w:r w:rsidR="003D2883">
        <w:rPr>
          <w:rFonts w:cstheme="minorHAnsi"/>
        </w:rPr>
        <w:t>’s</w:t>
      </w:r>
      <w:r>
        <w:rPr>
          <w:rFonts w:cstheme="minorHAnsi"/>
        </w:rPr>
        <w:t xml:space="preserve"> and the host</w:t>
      </w:r>
      <w:r w:rsidR="003D2883">
        <w:rPr>
          <w:rFonts w:cstheme="minorHAnsi"/>
        </w:rPr>
        <w:t xml:space="preserve">’s </w:t>
      </w:r>
      <w:r>
        <w:rPr>
          <w:rFonts w:cstheme="minorHAnsi"/>
        </w:rPr>
        <w:t>transcriptomes</w:t>
      </w:r>
      <w:r w:rsidR="009778C2">
        <w:rPr>
          <w:rFonts w:cstheme="minorHAnsi"/>
        </w:rPr>
        <w:t>.</w:t>
      </w:r>
      <w:r>
        <w:rPr>
          <w:rFonts w:cstheme="minorHAnsi"/>
        </w:rPr>
        <w:t xml:space="preserve"> There was a relative absence of </w:t>
      </w:r>
      <w:r>
        <w:rPr>
          <w:rFonts w:cstheme="minorHAnsi"/>
          <w:i/>
        </w:rPr>
        <w:t>cis</w:t>
      </w:r>
      <w:r>
        <w:rPr>
          <w:rFonts w:cstheme="minorHAnsi"/>
        </w:rPr>
        <w:t>-eQTL that is likely explained by allelic heterogeneity and structural variants.</w:t>
      </w:r>
      <w:r w:rsidR="009778C2">
        <w:rPr>
          <w:rFonts w:cstheme="minorHAnsi"/>
        </w:rPr>
        <w:t xml:space="preserve"> </w:t>
      </w:r>
      <w:r>
        <w:rPr>
          <w:rFonts w:cstheme="minorHAnsi"/>
        </w:rPr>
        <w:t xml:space="preserve">The gene membership in the </w:t>
      </w:r>
      <w:r>
        <w:rPr>
          <w:rFonts w:cstheme="minorHAnsi"/>
          <w:i/>
        </w:rPr>
        <w:t>trans-</w:t>
      </w:r>
      <w:r>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mechanisms of virulence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Pr>
          <w:rFonts w:cstheme="minorHAnsi"/>
        </w:rPr>
        <w:t xml:space="preserve">This shows that </w:t>
      </w:r>
      <w:r w:rsidR="003D2883">
        <w:rPr>
          <w:rFonts w:cstheme="minorHAnsi"/>
        </w:rPr>
        <w:t xml:space="preserve">regulation of the </w:t>
      </w:r>
      <w:r>
        <w:rPr>
          <w:rFonts w:cstheme="minorHAnsi"/>
        </w:rPr>
        <w:t xml:space="preserve">co-transcriptome shows a polygenic nature that is </w:t>
      </w:r>
      <w:proofErr w:type="gramStart"/>
      <w:r>
        <w:rPr>
          <w:rFonts w:cstheme="minorHAnsi"/>
        </w:rPr>
        <w:t>similar to</w:t>
      </w:r>
      <w:proofErr w:type="gramEnd"/>
      <w:r>
        <w:rPr>
          <w:rFonts w:cstheme="minorHAnsi"/>
        </w:rPr>
        <w:t xml:space="preserve"> the virulence outcome in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6160B885" w:rsidR="00301CFF" w:rsidRDefault="00466C6D" w:rsidP="00F7572A">
      <w:pPr>
        <w:spacing w:line="480" w:lineRule="auto"/>
        <w:ind w:firstLine="720"/>
        <w:rPr>
          <w:rFonts w:cstheme="minorHAnsi"/>
        </w:rPr>
      </w:pPr>
      <w:r>
        <w:rPr>
          <w:rFonts w:cstheme="minorHAnsi"/>
        </w:rPr>
        <w:t>Infectious disease is an interaction between host and pathogen, determined by the genetics of both</w:t>
      </w:r>
      <w:r w:rsidR="00F27719">
        <w:rPr>
          <w:rFonts w:cstheme="minorHAnsi"/>
        </w:rPr>
        <w:t xml:space="preserve"> </w:t>
      </w:r>
      <w:r w:rsidR="009B56C7">
        <w:rPr>
          <w:rFonts w:cstheme="minorHAnsi"/>
        </w:rPr>
        <w:t xml:space="preserve">organisms and their </w:t>
      </w:r>
      <w:r w:rsidR="00F27719">
        <w:rPr>
          <w:rFonts w:cstheme="minorHAnsi"/>
        </w:rPr>
        <w:t>interactions</w:t>
      </w:r>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 xml:space="preserve">may occur due to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 has </w:t>
      </w:r>
      <w:r w:rsidR="00FC13F0">
        <w:rPr>
          <w:rFonts w:cstheme="minorHAnsi"/>
        </w:rPr>
        <w:t xml:space="preserve">begun unraveling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commentRangeStart w:id="0"/>
      <w:r w:rsidR="003B4E6E">
        <w:rPr>
          <w:rFonts w:cstheme="minorHAnsi"/>
        </w:rPr>
        <w:t>that control qualitative interactions</w:t>
      </w:r>
      <w:commentRangeEnd w:id="0"/>
      <w:r>
        <w:rPr>
          <w:rStyle w:val="CommentReference"/>
        </w:rPr>
        <w:commentReference w:id="0"/>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r w:rsidR="00742465">
        <w:rPr>
          <w:rFonts w:cstheme="minorHAnsi"/>
        </w:rPr>
        <w:t xml:space="preserve">However, </w:t>
      </w:r>
      <w:proofErr w:type="gramStart"/>
      <w:r w:rsidR="00FC13F0">
        <w:rPr>
          <w:rFonts w:cstheme="minorHAnsi"/>
        </w:rPr>
        <w:t>a large number of</w:t>
      </w:r>
      <w:proofErr w:type="gramEnd"/>
      <w:r w:rsidR="00FC13F0">
        <w:rPr>
          <w:rFonts w:cstheme="minorHAnsi"/>
        </w:rPr>
        <w:t xml:space="preserve"> important</w:t>
      </w:r>
      <w:r w:rsidR="00742465">
        <w:rPr>
          <w:rFonts w:cstheme="minorHAnsi"/>
        </w:rPr>
        <w:t xml:space="preserve"> plant-</w:t>
      </w:r>
      <w:commentRangeStart w:id="1"/>
      <w:commentRangeStart w:id="2"/>
      <w:r w:rsidR="00FC13F0">
        <w:rPr>
          <w:rFonts w:cstheme="minorHAnsi"/>
        </w:rPr>
        <w:t xml:space="preserve">microbe </w:t>
      </w:r>
      <w:commentRangeEnd w:id="1"/>
      <w:r w:rsidR="00FC13F0">
        <w:rPr>
          <w:rStyle w:val="CommentReference"/>
        </w:rPr>
        <w:commentReference w:id="1"/>
      </w:r>
      <w:r w:rsidR="00742465">
        <w:rPr>
          <w:rFonts w:cstheme="minorHAnsi"/>
        </w:rPr>
        <w:t>interactions are quantitative</w:t>
      </w:r>
      <w:commentRangeEnd w:id="2"/>
      <w:r w:rsidR="00742465">
        <w:rPr>
          <w:rStyle w:val="CommentReference"/>
        </w:rPr>
        <w:commentReference w:id="2"/>
      </w:r>
      <w:r w:rsidR="00742465">
        <w:rPr>
          <w:rFonts w:cstheme="minorHAnsi"/>
        </w:rPr>
        <w:t xml:space="preserve">. </w:t>
      </w:r>
      <w:r w:rsidR="00FC13F0">
        <w:rPr>
          <w:rFonts w:cstheme="minorHAnsi"/>
        </w:rPr>
        <w:t>In contrast to qualitative systems,</w:t>
      </w:r>
      <w:r>
        <w:rPr>
          <w:rFonts w:cstheme="minorHAnsi"/>
        </w:rPr>
        <w:t xml:space="preserve"> </w:t>
      </w:r>
      <w:commentRangeStart w:id="3"/>
      <w:r>
        <w:rPr>
          <w:rFonts w:cstheme="minorHAnsi"/>
        </w:rPr>
        <w:t>quantitative plant-pathogen interactions</w:t>
      </w:r>
      <w:commentRangeEnd w:id="3"/>
      <w:r>
        <w:rPr>
          <w:rStyle w:val="CommentReference"/>
        </w:rPr>
        <w:commentReference w:id="3"/>
      </w:r>
      <w:r w:rsidR="00D05FF6">
        <w:rPr>
          <w:rFonts w:cstheme="minorHAnsi"/>
        </w:rPr>
        <w:t>,</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 </w:instrTex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DATA </w:instrText>
      </w:r>
      <w:r w:rsidR="00D05FF6" w:rsidRPr="0035605C">
        <w:rPr>
          <w:rFonts w:cstheme="minorHAnsi"/>
        </w:rPr>
      </w:r>
      <w:r w:rsidR="00D05FF6" w:rsidRPr="0035605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ins w:id="4" w:author="Daniel James Kliebenstein" w:date="2019-03-04T14:44:00Z">
        <w:r w:rsidR="00E7776B">
          <w:rPr>
            <w:rFonts w:cstheme="minorHAnsi"/>
          </w:rPr>
          <w:t xml:space="preserve">Recent evidence is suggesting that the virulence of the pathogen is </w:t>
        </w:r>
      </w:ins>
      <w:ins w:id="5" w:author="Daniel James Kliebenstein" w:date="2019-03-04T14:45:00Z">
        <w:r w:rsidR="00E7776B">
          <w:rPr>
            <w:rFonts w:cstheme="minorHAnsi"/>
          </w:rPr>
          <w:t xml:space="preserve">equally </w:t>
        </w:r>
        <w:commentRangeStart w:id="6"/>
        <w:r w:rsidR="00E7776B">
          <w:rPr>
            <w:rFonts w:cstheme="minorHAnsi"/>
          </w:rPr>
          <w:t xml:space="preserve">polygenic </w:t>
        </w:r>
      </w:ins>
      <w:commentRangeEnd w:id="6"/>
      <w:ins w:id="7" w:author="Daniel James Kliebenstein" w:date="2019-03-04T14:46:00Z">
        <w:r w:rsidR="00E7776B">
          <w:rPr>
            <w:rStyle w:val="CommentReference"/>
          </w:rPr>
          <w:commentReference w:id="6"/>
        </w:r>
      </w:ins>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 </w:instrText>
      </w:r>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DATA </w:instrText>
      </w:r>
      <w:r w:rsidR="00E7776B">
        <w:rPr>
          <w:rFonts w:cstheme="minorHAnsi"/>
        </w:rPr>
      </w:r>
      <w:r w:rsidR="00E7776B">
        <w:rPr>
          <w:rFonts w:cstheme="minorHAnsi"/>
        </w:rPr>
        <w:fldChar w:fldCharType="end"/>
      </w:r>
      <w:r w:rsidR="00E7776B">
        <w:rPr>
          <w:rFonts w:cstheme="minorHAnsi"/>
        </w:rPr>
      </w:r>
      <w:r w:rsidR="00E7776B">
        <w:rPr>
          <w:rFonts w:cstheme="minorHAnsi"/>
        </w:rPr>
        <w:fldChar w:fldCharType="separate"/>
      </w:r>
      <w:r w:rsidR="00E7776B">
        <w:rPr>
          <w:rFonts w:cstheme="minorHAnsi"/>
          <w:noProof/>
        </w:rPr>
        <w:t>(Corwin, Copeland et al. 2016, Bartoli and Roux 2017, Wu, Sakthikumar et al. 2017, Zhang, Corwin et al. 2017, Atwell, Corwin et al. 2018, Soltis, Atwell et al. 2019)</w:t>
      </w:r>
      <w:r w:rsidR="00E7776B">
        <w:rPr>
          <w:rFonts w:cstheme="minorHAnsi"/>
        </w:rPr>
        <w:fldChar w:fldCharType="end"/>
      </w:r>
      <w:r w:rsidR="00E7776B" w:rsidRPr="0035605C">
        <w:rPr>
          <w:rFonts w:cstheme="minorHAnsi"/>
        </w:rPr>
        <w:t>.</w:t>
      </w:r>
      <w:ins w:id="8" w:author="Daniel James Kliebenstein" w:date="2019-03-04T14:46:00Z">
        <w:r w:rsidR="00E7776B">
          <w:rPr>
            <w:rFonts w:cstheme="minorHAnsi"/>
          </w:rPr>
          <w:t xml:space="preserve"> </w:t>
        </w:r>
      </w:ins>
      <w:commentRangeStart w:id="9"/>
      <w:ins w:id="10" w:author="Daniel James Kliebenstein" w:date="2019-03-04T15:10:00Z">
        <w:r w:rsidR="00AB2510">
          <w:rPr>
            <w:rFonts w:cstheme="minorHAnsi"/>
          </w:rPr>
          <w:t>When working on variation in both the host and pathogen in these settings</w:t>
        </w:r>
      </w:ins>
      <w:r w:rsidR="003D2883">
        <w:rPr>
          <w:rFonts w:cstheme="minorHAnsi"/>
        </w:rPr>
        <w:t>, evidence suggests</w:t>
      </w:r>
      <w:ins w:id="11" w:author="Daniel James Kliebenstein" w:date="2019-03-04T15:10:00Z">
        <w:r w:rsidR="00AB2510">
          <w:rPr>
            <w:rFonts w:cstheme="minorHAnsi"/>
          </w:rPr>
          <w:t xml:space="preserve"> that the pathogen dominates the system</w:t>
        </w:r>
      </w:ins>
      <w:r w:rsidR="00AB2510">
        <w:rPr>
          <w:rFonts w:cstheme="minorHAnsi"/>
        </w:rPr>
        <w:t xml:space="preserve">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AB2510">
        <w:rPr>
          <w:rFonts w:cstheme="minorHAnsi"/>
        </w:rPr>
        <w:t xml:space="preserve">. </w:t>
      </w:r>
      <w:commentRangeEnd w:id="9"/>
      <w:r w:rsidR="00AB2510">
        <w:rPr>
          <w:rStyle w:val="CommentReference"/>
        </w:rPr>
        <w:commentReference w:id="9"/>
      </w:r>
      <w:r w:rsidR="00E7776B">
        <w:rPr>
          <w:rFonts w:cstheme="minorHAnsi"/>
        </w:rPr>
        <w:t>In both the host and pathogen, these polygenic architectures impact numerous loci that</w:t>
      </w:r>
      <w:r w:rsidR="00F7572A">
        <w:rPr>
          <w:rFonts w:cstheme="minorHAnsi"/>
        </w:rPr>
        <w:t xml:space="preserve"> in turn</w:t>
      </w:r>
      <w:r w:rsidR="00E7776B">
        <w:rPr>
          <w:rFonts w:cstheme="minorHAnsi"/>
        </w:rPr>
        <w:t xml:space="preserve"> influence a wide array of potential mechanisms that extend far beyond perception events. It is</w:t>
      </w:r>
      <w:r w:rsidR="00F7572A">
        <w:rPr>
          <w:rFonts w:cstheme="minorHAnsi"/>
        </w:rPr>
        <w:t>,</w:t>
      </w:r>
      <w:r w:rsidR="00E7776B">
        <w:rPr>
          <w:rFonts w:cstheme="minorHAnsi"/>
        </w:rPr>
        <w:t xml:space="preserve"> however</w:t>
      </w:r>
      <w:r w:rsidR="00F7572A">
        <w:rPr>
          <w:rFonts w:cstheme="minorHAnsi"/>
        </w:rPr>
        <w:t>,</w:t>
      </w:r>
      <w:r w:rsidR="00E7776B">
        <w:rPr>
          <w:rFonts w:cstheme="minorHAnsi"/>
        </w:rPr>
        <w:t xml:space="preserve"> unclear how polygenic architectures in both</w:t>
      </w:r>
      <w:r w:rsidR="00F7572A">
        <w:rPr>
          <w:rFonts w:cstheme="minorHAnsi"/>
        </w:rPr>
        <w:t xml:space="preserve"> the</w:t>
      </w:r>
      <w:r w:rsidR="00E7776B">
        <w:rPr>
          <w:rFonts w:cstheme="minorHAnsi"/>
        </w:rPr>
        <w:t xml:space="preserve"> host and pathogen interact to alter higher</w:t>
      </w:r>
      <w:r w:rsidR="00F7572A">
        <w:rPr>
          <w:rFonts w:cstheme="minorHAnsi"/>
        </w:rPr>
        <w:t>-</w:t>
      </w:r>
      <w:r w:rsidR="00E7776B">
        <w:rPr>
          <w:rFonts w:cstheme="minorHAnsi"/>
        </w:rPr>
        <w:t>order phenotypes such as virulence or even more direct phenotypes like the transcriptome of both species. Thus, there is a need to develop genomic approaches to understand how polygenic information is transmitted between the pathogen and the host to shift the genomic response of both organisms</w:t>
      </w:r>
      <w:r w:rsidR="00E868A9">
        <w:rPr>
          <w:rFonts w:cstheme="minorHAnsi"/>
        </w:rPr>
        <w:t xml:space="preserve"> </w:t>
      </w:r>
      <w:r w:rsidR="001F7B6F">
        <w:rPr>
          <w:rFonts w:cstheme="minorHAnsi"/>
        </w:rPr>
        <w:fldChar w:fldCharType="begin"/>
      </w:r>
      <w:r w:rsidR="001F7B6F">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1F7B6F">
        <w:rPr>
          <w:rFonts w:cstheme="minorHAnsi"/>
        </w:rPr>
        <w:fldChar w:fldCharType="separate"/>
      </w:r>
      <w:r w:rsidR="001F7B6F">
        <w:rPr>
          <w:rFonts w:cstheme="minorHAnsi"/>
          <w:noProof/>
        </w:rPr>
        <w:t>(Bartoli and Roux 2017)</w:t>
      </w:r>
      <w:r w:rsidR="001F7B6F">
        <w:rPr>
          <w:rFonts w:cstheme="minorHAnsi"/>
        </w:rPr>
        <w:fldChar w:fldCharType="end"/>
      </w:r>
      <w:commentRangeStart w:id="12"/>
      <w:commentRangeEnd w:id="12"/>
      <w:r>
        <w:rPr>
          <w:rStyle w:val="CommentReference"/>
        </w:rPr>
        <w:commentReference w:id="12"/>
      </w:r>
      <w:r w:rsidR="00245B23" w:rsidRPr="0035605C">
        <w:rPr>
          <w:rFonts w:cstheme="minorHAnsi"/>
        </w:rPr>
        <w:t xml:space="preserve">. </w:t>
      </w:r>
    </w:p>
    <w:p w14:paraId="35A328C6" w14:textId="4E7F53E3" w:rsidR="0031470F" w:rsidRDefault="000F0FFF" w:rsidP="005165C1">
      <w:pPr>
        <w:spacing w:line="480" w:lineRule="auto"/>
        <w:ind w:firstLine="720"/>
        <w:rPr>
          <w:rFonts w:cstheme="minorHAnsi"/>
        </w:rPr>
      </w:pPr>
      <w:r>
        <w:rPr>
          <w:rFonts w:cstheme="minorHAnsi"/>
        </w:rPr>
        <w:lastRenderedPageBreak/>
        <w:t>Hypothetically, polygenic variation in the pathogen will lead to genetic variation in numerous genes that will alter the transcriptome of the pathogen and differentially alter the expression of various virulence mechanisms. This variation in virulence mechanism will then differentially impact the host and lead to shifts in the resistance transcriptome. Thus, by measuring the transcriptome in both the pathogen and the host, it should be possible to map how genetic variation in the pathogen is conveyed through the pathogen</w:t>
      </w:r>
      <w:r w:rsidR="00AD3D6F">
        <w:rPr>
          <w:rFonts w:cstheme="minorHAnsi"/>
        </w:rPr>
        <w:t>’</w:t>
      </w:r>
      <w:r>
        <w:rPr>
          <w:rFonts w:cstheme="minorHAnsi"/>
        </w:rPr>
        <w:t>s transcriptome and concurrently how the host’s transcriptome responds. Recent work has shown that it is possible to measure the pathogen</w:t>
      </w:r>
      <w:r w:rsidR="00AD3D6F">
        <w:rPr>
          <w:rFonts w:cstheme="minorHAnsi"/>
        </w:rPr>
        <w:t>’</w:t>
      </w:r>
      <w:r>
        <w:rPr>
          <w:rFonts w:cstheme="minorHAnsi"/>
        </w:rPr>
        <w:t xml:space="preserve">s transcriptome in planta in </w:t>
      </w:r>
      <w:r w:rsidRPr="00727A19">
        <w:rPr>
          <w:rFonts w:cstheme="minorHAnsi"/>
          <w:i/>
        </w:rPr>
        <w:t>A</w:t>
      </w:r>
      <w:r w:rsidR="00727A19">
        <w:rPr>
          <w:rFonts w:cstheme="minorHAnsi"/>
          <w:i/>
        </w:rPr>
        <w:t xml:space="preserve">. thaliana </w:t>
      </w:r>
      <w:r>
        <w:rPr>
          <w:rFonts w:cstheme="minorHAnsi"/>
        </w:rPr>
        <w:t>-</w:t>
      </w:r>
      <w:commentRangeStart w:id="13"/>
      <w:r w:rsidRPr="00F7572A">
        <w:rPr>
          <w:rFonts w:cstheme="minorHAnsi"/>
          <w:i/>
        </w:rPr>
        <w:t xml:space="preserve">Pseudomonas </w:t>
      </w:r>
      <w:proofErr w:type="spellStart"/>
      <w:r w:rsidRPr="00F7572A">
        <w:rPr>
          <w:rFonts w:cstheme="minorHAnsi"/>
          <w:i/>
        </w:rPr>
        <w:t>syringae</w:t>
      </w:r>
      <w:commentRangeEnd w:id="13"/>
      <w:proofErr w:type="spellEnd"/>
      <w:r w:rsidR="00AD3D6F">
        <w:rPr>
          <w:rStyle w:val="CommentReference"/>
        </w:rPr>
        <w:commentReference w:id="13"/>
      </w:r>
      <w:r>
        <w:rPr>
          <w:rFonts w:cstheme="minorHAnsi"/>
        </w:rPr>
        <w:t>.  To date in plants, co-transcriptome work where both the host</w:t>
      </w:r>
      <w:r w:rsidR="00AD3D6F">
        <w:rPr>
          <w:rFonts w:cstheme="minorHAnsi"/>
        </w:rPr>
        <w:t>’s</w:t>
      </w:r>
      <w:r>
        <w:rPr>
          <w:rFonts w:cstheme="minorHAnsi"/>
        </w:rPr>
        <w:t xml:space="preserve"> and pathogen</w:t>
      </w:r>
      <w:r w:rsidR="00AD3D6F">
        <w:rPr>
          <w:rFonts w:cstheme="minorHAnsi"/>
        </w:rPr>
        <w:t>’</w:t>
      </w:r>
      <w:r>
        <w:rPr>
          <w:rFonts w:cstheme="minorHAnsi"/>
        </w:rPr>
        <w:t>s transcripts have been measured has been s</w:t>
      </w:r>
      <w:r w:rsidR="00AD3D6F">
        <w:rPr>
          <w:rFonts w:cstheme="minorHAnsi"/>
        </w:rPr>
        <w:t>h</w:t>
      </w:r>
      <w:r>
        <w:rPr>
          <w:rFonts w:cstheme="minorHAnsi"/>
        </w:rPr>
        <w:t>own in the</w:t>
      </w:r>
      <w:r w:rsidR="00727A19">
        <w:rPr>
          <w:rFonts w:cstheme="minorHAnsi"/>
        </w:rPr>
        <w:t xml:space="preserve"> </w:t>
      </w:r>
      <w:r w:rsidR="00727A19" w:rsidRPr="00727A19">
        <w:rPr>
          <w:rFonts w:cstheme="minorHAnsi"/>
          <w:i/>
        </w:rPr>
        <w:t xml:space="preserve">A. thaliana </w:t>
      </w:r>
      <w:r>
        <w:rPr>
          <w:rFonts w:cstheme="minorHAnsi"/>
        </w:rPr>
        <w:t>-</w:t>
      </w:r>
      <w:r w:rsidR="00727A19">
        <w:rPr>
          <w:rFonts w:cstheme="minorHAnsi"/>
        </w:rPr>
        <w:t xml:space="preserve"> </w:t>
      </w:r>
      <w:r w:rsidRPr="00F7572A">
        <w:rPr>
          <w:rFonts w:cstheme="minorHAnsi"/>
          <w:i/>
        </w:rPr>
        <w:t>B</w:t>
      </w:r>
      <w:r w:rsidR="00727A19">
        <w:rPr>
          <w:rFonts w:cstheme="minorHAnsi"/>
          <w:i/>
        </w:rPr>
        <w:t>.</w:t>
      </w:r>
      <w:r w:rsidRPr="00F7572A">
        <w:rPr>
          <w:rFonts w:cstheme="minorHAnsi"/>
          <w:i/>
        </w:rPr>
        <w:t xml:space="preserve"> cinerea</w:t>
      </w:r>
      <w:r>
        <w:rPr>
          <w:rFonts w:cstheme="minorHAnsi"/>
        </w:rPr>
        <w:t xml:space="preserve"> system through single sample RNA-Seq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Using this co-transcriptome approach</w:t>
      </w:r>
      <w:r w:rsidR="00AB2510">
        <w:rPr>
          <w:rFonts w:cstheme="minorHAnsi"/>
        </w:rPr>
        <w:t xml:space="preserve"> has shown that both the host and pathogen transcriptomes are highly dependent on variation </w:t>
      </w:r>
      <w:r w:rsidRPr="0035605C">
        <w:rPr>
          <w:rFonts w:cstheme="minorHAnsi"/>
        </w:rPr>
        <w:t xml:space="preserve">in the </w:t>
      </w:r>
      <w:r w:rsidRPr="0035605C">
        <w:rPr>
          <w:rFonts w:cstheme="minorHAnsi"/>
          <w:i/>
        </w:rPr>
        <w:t>B. cinerea</w:t>
      </w:r>
      <w:r w:rsidRPr="0035605C">
        <w:rPr>
          <w:rFonts w:cstheme="minorHAnsi"/>
        </w:rPr>
        <w:t xml:space="preserve"> genome</w:t>
      </w:r>
      <w:r>
        <w:rPr>
          <w:rFonts w:cstheme="minorHAnsi"/>
        </w:rPr>
        <w:t xml:space="preserv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r w:rsidR="00AB2510">
        <w:rPr>
          <w:rFonts w:cstheme="minorHAnsi"/>
        </w:rPr>
        <w:t xml:space="preserve"> It was possible to use the co-transcriptome to coalesce the pathoge</w:t>
      </w:r>
      <w:r w:rsidR="00727A19">
        <w:rPr>
          <w:rFonts w:cstheme="minorHAnsi"/>
        </w:rPr>
        <w:t>n</w:t>
      </w:r>
      <w:r w:rsidR="00AB2510">
        <w:rPr>
          <w:rFonts w:cstheme="minorHAnsi"/>
        </w:rPr>
        <w:t xml:space="preserve"> and host transcriptomes into defined modules and to identify co-expression interactions between the</w:t>
      </w:r>
      <w:r w:rsidR="00AD3D6F">
        <w:rPr>
          <w:rFonts w:cstheme="minorHAnsi"/>
        </w:rPr>
        <w:t>se</w:t>
      </w:r>
      <w:r w:rsidR="00AB2510">
        <w:rPr>
          <w:rFonts w:cstheme="minorHAnsi"/>
        </w:rPr>
        <w:t xml:space="preserve"> host and pathogen modules </w:t>
      </w:r>
      <w:r w:rsidR="00AD3D6F">
        <w:rPr>
          <w:rFonts w:cstheme="minorHAnsi"/>
        </w:rPr>
        <w:t>{Zhang 2018}.</w:t>
      </w:r>
      <w:r w:rsidR="00AB2510">
        <w:rPr>
          <w:rFonts w:cstheme="minorHAnsi"/>
        </w:rPr>
        <w:t xml:space="preserve"> However, these studies did not assess if it was possible to identify the candidate genes within the pathogen whose genetic variation may be causing these co-transcriptome interactions.</w:t>
      </w:r>
    </w:p>
    <w:p w14:paraId="3AF3B73C" w14:textId="1E75B99F" w:rsidR="0031470F" w:rsidRDefault="0031470F" w:rsidP="0031470F">
      <w:pPr>
        <w:spacing w:line="480" w:lineRule="auto"/>
        <w:ind w:firstLine="720"/>
        <w:rPr>
          <w:rFonts w:cstheme="minorHAnsi"/>
        </w:rPr>
      </w:pPr>
      <w:del w:id="14" w:author="Daniel James Kliebenstein" w:date="2019-03-04T15:12:00Z">
        <w:r w:rsidDel="00AB2510">
          <w:rPr>
            <w:rFonts w:cstheme="minorHAnsi"/>
          </w:rPr>
          <w:delText xml:space="preserve">Several methods are available to untangle the genomics underlying quantitative disease interactions. A </w:delText>
        </w:r>
        <w:r w:rsidR="001E2EAC" w:rsidDel="00AB2510">
          <w:rPr>
            <w:rFonts w:cstheme="minorHAnsi"/>
          </w:rPr>
          <w:delText>genome-wide association (GWA) approach</w:delText>
        </w:r>
        <w:r w:rsidDel="00AB2510">
          <w:rPr>
            <w:rFonts w:cstheme="minorHAnsi"/>
          </w:rPr>
          <w:delText xml:space="preserve"> can be applied to</w:delText>
        </w:r>
        <w:r w:rsidR="001E2EAC" w:rsidDel="00AB2510">
          <w:rPr>
            <w:rFonts w:cstheme="minorHAnsi"/>
          </w:rPr>
          <w:delText xml:space="preserve"> the plant and pathogen genomes simultaneously, as well as their genetic interactions</w:delText>
        </w:r>
        <w:r w:rsidDel="00AB2510">
          <w:rPr>
            <w:rFonts w:cstheme="minorHAnsi"/>
          </w:rPr>
          <w:delText xml:space="preserve"> </w:delText>
        </w:r>
        <w:r w:rsidR="001F7B6F" w:rsidDel="00AB2510">
          <w:rPr>
            <w:rFonts w:cstheme="minorHAnsi"/>
          </w:rPr>
          <w:fldChar w:fldCharType="begin"/>
        </w:r>
        <w:r w:rsidR="001F7B6F" w:rsidDel="00AB2510">
          <w:rPr>
            <w:rFonts w:cstheme="minorHAnsi"/>
          </w:rPr>
          <w:del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delInstrText>
        </w:r>
        <w:r w:rsidR="001F7B6F" w:rsidDel="00AB2510">
          <w:rPr>
            <w:rFonts w:cstheme="minorHAnsi"/>
          </w:rPr>
          <w:fldChar w:fldCharType="separate"/>
        </w:r>
        <w:r w:rsidR="001F7B6F" w:rsidDel="00AB2510">
          <w:rPr>
            <w:rFonts w:cstheme="minorHAnsi"/>
            <w:noProof/>
          </w:rPr>
          <w:delText>(Wang, Roux et al. 2018)</w:delText>
        </w:r>
        <w:r w:rsidR="001F7B6F" w:rsidDel="00AB2510">
          <w:rPr>
            <w:rFonts w:cstheme="minorHAnsi"/>
          </w:rPr>
          <w:fldChar w:fldCharType="end"/>
        </w:r>
        <w:r w:rsidR="001E2EAC" w:rsidDel="00AB2510">
          <w:rPr>
            <w:rFonts w:cstheme="minorHAnsi"/>
          </w:rPr>
          <w:delText xml:space="preserve">. </w:delText>
        </w:r>
        <w:r w:rsidR="0025556E" w:rsidDel="00AB2510">
          <w:rPr>
            <w:rFonts w:cstheme="minorHAnsi"/>
          </w:rPr>
          <w:delText>Further, applying GWA to co-transcriptome data can clarify the</w:delText>
        </w:r>
        <w:r w:rsidR="00A20195" w:rsidDel="00AB2510">
          <w:rPr>
            <w:rFonts w:cstheme="minorHAnsi"/>
          </w:rPr>
          <w:delText xml:space="preserve"> directionality, and ultimately causality, of plant-pathogen molecular crosstalk. </w:delText>
        </w:r>
      </w:del>
    </w:p>
    <w:p w14:paraId="34F5640B" w14:textId="77777777" w:rsidR="00D171BE" w:rsidRDefault="00AB2510" w:rsidP="00E868A9">
      <w:pPr>
        <w:spacing w:line="480" w:lineRule="auto"/>
        <w:ind w:firstLine="720"/>
        <w:rPr>
          <w:ins w:id="15" w:author="Daniel James Kliebenstein" w:date="2019-03-04T15:19:00Z"/>
          <w:rFonts w:cstheme="minorHAnsi"/>
        </w:rPr>
      </w:pPr>
      <w:ins w:id="16" w:author="Daniel James Kliebenstein" w:date="2019-03-04T15:12:00Z">
        <w:r>
          <w:rPr>
            <w:rFonts w:cstheme="minorHAnsi"/>
          </w:rPr>
          <w:t xml:space="preserve">One way to untangle these connections is to utilize GWA to identify </w:t>
        </w:r>
      </w:ins>
      <w:del w:id="17" w:author="Daniel James Kliebenstein" w:date="2019-03-04T15:12:00Z">
        <w:r w:rsidR="00245B23" w:rsidRPr="0035605C" w:rsidDel="00AB2510">
          <w:rPr>
            <w:rFonts w:cstheme="minorHAnsi"/>
          </w:rPr>
          <w:delText xml:space="preserve">Expression </w:delText>
        </w:r>
      </w:del>
      <w:ins w:id="18" w:author="Daniel James Kliebenstein" w:date="2019-03-04T15:12:00Z">
        <w:r>
          <w:rPr>
            <w:rFonts w:cstheme="minorHAnsi"/>
          </w:rPr>
          <w:t>e</w:t>
        </w:r>
        <w:r w:rsidRPr="0035605C">
          <w:rPr>
            <w:rFonts w:cstheme="minorHAnsi"/>
          </w:rPr>
          <w:t xml:space="preserve">xpression </w:t>
        </w:r>
      </w:ins>
      <w:r w:rsidR="00245B23" w:rsidRPr="0035605C">
        <w:rPr>
          <w:rFonts w:cstheme="minorHAnsi"/>
        </w:rPr>
        <w:t>quantitative trait loci (eQTL)</w:t>
      </w:r>
      <w:ins w:id="19" w:author="Daniel James Kliebenstein" w:date="2019-03-04T15:12:00Z">
        <w:r>
          <w:rPr>
            <w:rFonts w:cstheme="minorHAnsi"/>
          </w:rPr>
          <w:t>, SNPs</w:t>
        </w:r>
      </w:ins>
      <w:del w:id="20" w:author="Daniel James Kliebenstein" w:date="2019-03-04T15:12:00Z">
        <w:r w:rsidR="00245B23" w:rsidRPr="0035605C" w:rsidDel="00AB2510">
          <w:rPr>
            <w:rFonts w:cstheme="minorHAnsi"/>
          </w:rPr>
          <w:delText xml:space="preserve"> </w:delText>
        </w:r>
      </w:del>
      <w:del w:id="21" w:author="Daniel James Kliebenstein" w:date="2019-03-04T15:13:00Z">
        <w:r w:rsidR="00245B23" w:rsidRPr="0035605C" w:rsidDel="00AB2510">
          <w:rPr>
            <w:rFonts w:cstheme="minorHAnsi"/>
          </w:rPr>
          <w:delText>are the markers</w:delText>
        </w:r>
      </w:del>
      <w:r w:rsidR="00245B23" w:rsidRPr="0035605C">
        <w:rPr>
          <w:rFonts w:cstheme="minorHAnsi"/>
        </w:rPr>
        <w:t xml:space="preserve"> correlated </w:t>
      </w:r>
      <w:del w:id="22" w:author="Daniel James Kliebenstein" w:date="2019-03-04T15:13:00Z">
        <w:r w:rsidR="00245B23" w:rsidRPr="0035605C" w:rsidDel="00AB2510">
          <w:rPr>
            <w:rFonts w:cstheme="minorHAnsi"/>
          </w:rPr>
          <w:delText>with</w:delText>
        </w:r>
        <w:r w:rsidR="00E868A9" w:rsidDel="00AB2510">
          <w:rPr>
            <w:rFonts w:cstheme="minorHAnsi"/>
          </w:rPr>
          <w:delText>, and hypothetically controlling</w:delText>
        </w:r>
      </w:del>
      <w:r w:rsidR="00E868A9">
        <w:rPr>
          <w:rFonts w:cstheme="minorHAnsi"/>
        </w:rPr>
        <w:t>,</w:t>
      </w:r>
      <w:r w:rsidR="00245B23" w:rsidRPr="0035605C">
        <w:rPr>
          <w:rFonts w:cstheme="minorHAnsi"/>
        </w:rPr>
        <w:t xml:space="preserve"> variation in transcript expression profiles</w:t>
      </w:r>
      <w:del w:id="23" w:author="Daniel James Kliebenstein" w:date="2019-03-04T15:13:00Z">
        <w:r w:rsidR="00E868A9" w:rsidDel="00AB2510">
          <w:rPr>
            <w:rFonts w:cstheme="minorHAnsi"/>
          </w:rPr>
          <w:delText xml:space="preserve"> as determined by recombinant inbred lines (RIL) or GWA</w:delText>
        </w:r>
      </w:del>
      <w:r w:rsidR="00245B23" w:rsidRPr="0035605C">
        <w:rPr>
          <w:rFonts w:cstheme="minorHAnsi"/>
        </w:rPr>
        <w:t>.</w:t>
      </w:r>
      <w:ins w:id="24" w:author="Daniel James Kliebenstein" w:date="2019-03-04T15:13:00Z">
        <w:r>
          <w:rPr>
            <w:rFonts w:cstheme="minorHAnsi"/>
          </w:rPr>
          <w:t xml:space="preserve"> </w:t>
        </w:r>
        <w:r>
          <w:rPr>
            <w:rFonts w:cstheme="minorHAnsi"/>
          </w:rPr>
          <w:lastRenderedPageBreak/>
          <w:t xml:space="preserve">These SNPs are candidates for polymorphisms that are causing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w:t>
        </w:r>
      </w:ins>
      <w:ins w:id="25" w:author="Daniel James Kliebenstein" w:date="2019-03-04T15:14:00Z">
        <w:r>
          <w:rPr>
            <w:rFonts w:cstheme="minorHAnsi"/>
          </w:rPr>
          <w:t xml:space="preserve"> </w:t>
        </w:r>
      </w:ins>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ins w:id="26" w:author="Daniel James Kliebenstein" w:date="2019-03-04T15:14:00Z">
        <w:r>
          <w:rPr>
            <w:rFonts w:cstheme="minorHAnsi"/>
          </w:rPr>
          <w:t xml:space="preserve">or near </w:t>
        </w:r>
      </w:ins>
      <w:r w:rsidR="00245B23" w:rsidRPr="0035605C">
        <w:rPr>
          <w:rFonts w:cstheme="minorHAnsi"/>
        </w:rPr>
        <w:t>the expressed gene itself</w:t>
      </w:r>
      <w:del w:id="27" w:author="Daniel James Kliebenstein" w:date="2019-03-04T15:14:00Z">
        <w:r w:rsidR="00245B23" w:rsidRPr="0035605C" w:rsidDel="00AB2510">
          <w:rPr>
            <w:rFonts w:cstheme="minorHAnsi"/>
          </w:rPr>
          <w:delText>, or nearby</w:delText>
        </w:r>
      </w:del>
      <w:r w:rsidR="00245B23" w:rsidRPr="0035605C">
        <w:rPr>
          <w:rFonts w:cstheme="minorHAnsi"/>
        </w:rPr>
        <w:t xml:space="preserve">. </w:t>
      </w:r>
      <w:ins w:id="28" w:author="Daniel James Kliebenstein" w:date="2019-03-04T15:14:00Z">
        <w:r w:rsidRPr="0035605C">
          <w:rPr>
            <w:rFonts w:cstheme="minorHAnsi"/>
            <w:i/>
          </w:rPr>
          <w:t>trans</w:t>
        </w:r>
        <w:r w:rsidRPr="0035605C">
          <w:rPr>
            <w:rFonts w:cstheme="minorHAnsi"/>
          </w:rPr>
          <w:t xml:space="preserve">-eQTL </w:t>
        </w:r>
        <w:r>
          <w:rPr>
            <w:rFonts w:cstheme="minorHAnsi"/>
          </w:rPr>
          <w:t xml:space="preserve"> indicate SNPs that are acting at a distance and are often considered to be polymorphisms that affect regulatory processes influencing the expression of the transcript.</w:t>
        </w:r>
      </w:ins>
      <w:del w:id="29" w:author="Daniel James Kliebenstein" w:date="2019-03-04T15:15:00Z">
        <w:r w:rsidR="00245B23" w:rsidRPr="0035605C" w:rsidDel="00AB2510">
          <w:rPr>
            <w:rFonts w:cstheme="minorHAnsi"/>
          </w:rPr>
          <w:delText>Additional markers distant from the responding gene are classified as</w:delText>
        </w:r>
      </w:del>
      <w:del w:id="30" w:author="Daniel James Kliebenstein" w:date="2019-03-04T15:14:00Z">
        <w:r w:rsidR="00245B23" w:rsidRPr="0035605C" w:rsidDel="00AB2510">
          <w:rPr>
            <w:rFonts w:cstheme="minorHAnsi"/>
          </w:rPr>
          <w:delText xml:space="preserve"> </w:delText>
        </w:r>
        <w:r w:rsidR="00245B23" w:rsidRPr="0035605C" w:rsidDel="00AB2510">
          <w:rPr>
            <w:rFonts w:cstheme="minorHAnsi"/>
            <w:i/>
          </w:rPr>
          <w:delText>trans</w:delText>
        </w:r>
        <w:r w:rsidR="00245B23" w:rsidRPr="0035605C" w:rsidDel="00AB2510">
          <w:rPr>
            <w:rFonts w:cstheme="minorHAnsi"/>
          </w:rPr>
          <w:delText>-eQTL</w:delText>
        </w:r>
      </w:del>
      <w:r w:rsidR="00E868A9">
        <w:rPr>
          <w:rFonts w:cstheme="minorHAnsi"/>
        </w:rPr>
        <w:t>.</w:t>
      </w:r>
      <w:r w:rsidR="00245B23" w:rsidRPr="0035605C">
        <w:rPr>
          <w:rFonts w:cstheme="minorHAnsi"/>
        </w:rPr>
        <w:t xml:space="preserve"> </w:t>
      </w:r>
      <w:ins w:id="31" w:author="Daniel James Kliebenstein" w:date="2019-03-04T15:15:00Z">
        <w:r>
          <w:rPr>
            <w:rFonts w:cstheme="minorHAnsi"/>
          </w:rPr>
          <w:t xml:space="preserve">If a </w:t>
        </w:r>
      </w:ins>
      <w:r w:rsidR="004010D9">
        <w:rPr>
          <w:rFonts w:cstheme="minorHAnsi"/>
          <w:i/>
        </w:rPr>
        <w:t>t</w:t>
      </w:r>
      <w:r w:rsidR="00245B23" w:rsidRPr="0035605C">
        <w:rPr>
          <w:rFonts w:cstheme="minorHAnsi"/>
          <w:i/>
        </w:rPr>
        <w:t>rans</w:t>
      </w:r>
      <w:r w:rsidR="00245B23" w:rsidRPr="0035605C">
        <w:rPr>
          <w:rFonts w:cstheme="minorHAnsi"/>
        </w:rPr>
        <w:t>-eQTL</w:t>
      </w:r>
      <w:ins w:id="32" w:author="Daniel James Kliebenstein" w:date="2019-03-04T15:16:00Z">
        <w:r>
          <w:rPr>
            <w:rFonts w:cstheme="minorHAnsi"/>
          </w:rPr>
          <w:t xml:space="preserve"> affects a large number of transcripts, it is classified as a hotspot and </w:t>
        </w:r>
      </w:ins>
      <w:del w:id="33" w:author="Daniel James Kliebenstein" w:date="2019-03-04T15:16:00Z">
        <w:r w:rsidR="00245B23" w:rsidRPr="0035605C" w:rsidDel="00AB2510">
          <w:rPr>
            <w:rFonts w:cstheme="minorHAnsi"/>
          </w:rPr>
          <w:delText xml:space="preserve"> hotspots (loci linked to expression variation across many transcripts) may point to master regulators, with extensive pleiotropy across many genes</w:delText>
        </w:r>
      </w:del>
      <w:ins w:id="34" w:author="Daniel James Kliebenstein" w:date="2019-03-04T15:16:00Z">
        <w:r>
          <w:rPr>
            <w:rFonts w:cstheme="minorHAnsi"/>
          </w:rPr>
          <w:t>the SNP may influence a regulatory process influencing a large number of transcripts</w:t>
        </w:r>
      </w:ins>
      <w:r w:rsidR="00245B23" w:rsidRPr="0035605C">
        <w:rPr>
          <w:rFonts w:cstheme="minorHAnsi"/>
        </w:rPr>
        <w:t>.</w:t>
      </w:r>
      <w:del w:id="35" w:author="Daniel James Kliebenstein" w:date="2019-03-04T15:19:00Z">
        <w:r w:rsidR="00245B23" w:rsidRPr="0035605C" w:rsidDel="00D171BE">
          <w:rPr>
            <w:rFonts w:cstheme="minorHAnsi"/>
          </w:rPr>
          <w:delText xml:space="preserve"> </w:delText>
        </w:r>
      </w:del>
    </w:p>
    <w:p w14:paraId="3E3C13D2" w14:textId="107F5953" w:rsidR="00157BFF" w:rsidRDefault="00654E06" w:rsidP="00575846">
      <w:pPr>
        <w:spacing w:line="480" w:lineRule="auto"/>
        <w:ind w:firstLine="720"/>
        <w:rPr>
          <w:rFonts w:cstheme="minorHAnsi"/>
        </w:rPr>
      </w:pPr>
      <w:r>
        <w:rPr>
          <w:rFonts w:cstheme="minorHAnsi"/>
        </w:rPr>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062339">
        <w:rPr>
          <w:rFonts w:cstheme="minorHAnsi"/>
        </w:rPr>
        <w:t>{Chen 2010; Hsu 2012; Zou 2012; Allen 2016; Christie 2017}</w:t>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expression levels, and thus candidate loci</w:t>
      </w:r>
      <w:r>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1AF2C8B0" w14:textId="69CA0D7C" w:rsidR="00844EE9" w:rsidRDefault="00D171BE" w:rsidP="00844EE9">
      <w:pPr>
        <w:spacing w:line="480" w:lineRule="auto"/>
        <w:ind w:firstLine="720"/>
        <w:rPr>
          <w:rFonts w:cstheme="minorHAnsi"/>
        </w:rPr>
      </w:pPr>
      <w:r>
        <w:rPr>
          <w:rFonts w:cstheme="minorHAnsi"/>
        </w:rPr>
        <w:t>To begin mapping how genetic variation in the pathogen can impact both the host and pathogen transcriptome</w:t>
      </w:r>
      <w:r w:rsidR="00ED79CF">
        <w:rPr>
          <w:rFonts w:cstheme="minorHAnsi"/>
        </w:rPr>
        <w:t>s</w:t>
      </w:r>
      <w:r w:rsidR="00245B23" w:rsidRPr="0035605C">
        <w:rPr>
          <w:rFonts w:cstheme="minorHAnsi"/>
        </w:rPr>
        <w:t xml:space="preserve">, we </w:t>
      </w:r>
      <w:r>
        <w:rPr>
          <w:rFonts w:cstheme="minorHAnsi"/>
        </w:rPr>
        <w:t>conducted GWA of the</w:t>
      </w:r>
      <w:r w:rsidR="007F58B2">
        <w:rPr>
          <w:rFonts w:cstheme="minorHAnsi"/>
        </w:rPr>
        <w:t xml:space="preserv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The genetic interactions within this host-pathogen system are dominated by complex small-effect</w:t>
      </w:r>
      <w:r w:rsidR="00ED79CF">
        <w:rPr>
          <w:rFonts w:cstheme="minorHAnsi"/>
        </w:rPr>
        <w:t xml:space="preserve"> loci</w:t>
      </w:r>
      <w:r w:rsidR="007F58B2">
        <w:rPr>
          <w:rFonts w:cstheme="minorHAnsi"/>
        </w:rPr>
        <w:t xml:space="preserve"> </w:t>
      </w:r>
      <w:r>
        <w:rPr>
          <w:rFonts w:cstheme="minorHAnsi"/>
        </w:rPr>
        <w:t xml:space="preserve">that display a high degree </w:t>
      </w:r>
      <w:r>
        <w:rPr>
          <w:rFonts w:cstheme="minorHAnsi"/>
        </w:rPr>
        <w:lastRenderedPageBreak/>
        <w:t>of interaction between the host and pathogen</w:t>
      </w:r>
      <w:r w:rsidR="007F58B2">
        <w:rPr>
          <w:rFonts w:cstheme="minorHAnsi"/>
        </w:rPr>
        <w:t xml:space="preserve">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xml:space="preserve">. </w:t>
      </w:r>
      <w:r w:rsidR="00844EE9">
        <w:rPr>
          <w:rFonts w:cstheme="minorHAnsi"/>
        </w:rPr>
        <w:t>The genomes of both the host and the pathogen harbor extensive genetic diversity that has been successfully used for GWA to identify loci controlling virulence</w:t>
      </w:r>
      <w:r w:rsidR="00361755">
        <w:rPr>
          <w:rFonts w:cstheme="minorHAnsi"/>
        </w:rPr>
        <w:t xml:space="preserve"> </w:t>
      </w:r>
      <w:r w:rsidR="00361755">
        <w:rPr>
          <w:rFonts w:cstheme="minorHAnsi"/>
        </w:rPr>
        <w:fldChar w:fldCharType="begin"/>
      </w:r>
      <w:r w:rsidR="00361755">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361755">
        <w:rPr>
          <w:rFonts w:cstheme="minorHAnsi"/>
        </w:rPr>
        <w:fldChar w:fldCharType="separate"/>
      </w:r>
      <w:r w:rsidR="00361755">
        <w:rPr>
          <w:rFonts w:cstheme="minorHAnsi"/>
          <w:noProof/>
        </w:rPr>
        <w:t>(Atwell, Corwin et al. 2018, Soltis, Atwell et al. 2019)</w:t>
      </w:r>
      <w:r w:rsidR="00361755">
        <w:rPr>
          <w:rFonts w:cstheme="minorHAnsi"/>
        </w:rPr>
        <w:fldChar w:fldCharType="end"/>
      </w:r>
      <w:r w:rsidR="00844EE9">
        <w:rPr>
          <w:rFonts w:cstheme="minorHAnsi"/>
        </w:rPr>
        <w:t xml:space="preserve">. Further, the virulence outcome of the interaction is easily measured via high-throughput digital imaging allowing for a large body of molecular information </w:t>
      </w:r>
      <w:r w:rsidR="00361755">
        <w:rPr>
          <w:rFonts w:cstheme="minorHAnsi"/>
        </w:rPr>
        <w:t>to underpin any hypothesis generation from GWA</w:t>
      </w:r>
      <w:r w:rsidR="00844EE9">
        <w:rPr>
          <w:rFonts w:cstheme="minorHAnsi"/>
        </w:rPr>
        <w:t xml:space="preserve"> </w: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 </w:instrTex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DATA </w:instrText>
      </w:r>
      <w:r w:rsidR="00844EE9">
        <w:rPr>
          <w:rFonts w:cstheme="minorHAnsi"/>
        </w:rPr>
      </w:r>
      <w:r w:rsidR="00844EE9">
        <w:rPr>
          <w:rFonts w:cstheme="minorHAnsi"/>
        </w:rPr>
        <w:fldChar w:fldCharType="end"/>
      </w:r>
      <w:r w:rsidR="00844EE9">
        <w:rPr>
          <w:rFonts w:cstheme="minorHAnsi"/>
        </w:rPr>
      </w:r>
      <w:r w:rsidR="00844EE9">
        <w:rPr>
          <w:rFonts w:cstheme="minorHAnsi"/>
        </w:rPr>
        <w:fldChar w:fldCharType="separate"/>
      </w:r>
      <w:r w:rsidR="00844EE9">
        <w:rPr>
          <w:rFonts w:cstheme="minorHAnsi"/>
          <w:noProof/>
        </w:rPr>
        <w:t>(Denby, Kumar et al. 2004, Rowe and Kliebenstein 2008, Zhang, Corwin et al. 2017, Atwell, Corwin et al. 2018, Soltis, Atwell et al. 2019)</w:t>
      </w:r>
      <w:r w:rsidR="00844EE9">
        <w:rPr>
          <w:rFonts w:cstheme="minorHAnsi"/>
        </w:rPr>
        <w:fldChar w:fldCharType="end"/>
      </w:r>
      <w:r w:rsidR="00844EE9" w:rsidRPr="0035605C">
        <w:rPr>
          <w:rFonts w:cstheme="minorHAnsi"/>
        </w:rPr>
        <w:t>.</w:t>
      </w:r>
      <w:r w:rsidR="00361755">
        <w:rPr>
          <w:rFonts w:cstheme="minorHAnsi"/>
        </w:rPr>
        <w:t xml:space="preserve"> Finally, it is possible to measure both the host and pathogen transcriptomes in the same sample </w:t>
      </w:r>
      <w:r w:rsidR="00ED79CF">
        <w:rPr>
          <w:rFonts w:cstheme="minorHAnsi"/>
        </w:rPr>
        <w:t xml:space="preserve">{Zhang 2017; Zhang 2018}. </w:t>
      </w:r>
    </w:p>
    <w:p w14:paraId="48CA2E61" w14:textId="0EE106AE" w:rsidR="00245B23" w:rsidRPr="0035605C" w:rsidRDefault="00361755" w:rsidP="001F5026">
      <w:pPr>
        <w:spacing w:line="480" w:lineRule="auto"/>
        <w:ind w:firstLine="720"/>
        <w:rPr>
          <w:rFonts w:cstheme="minorHAnsi"/>
        </w:rPr>
      </w:pPr>
      <w:r>
        <w:rPr>
          <w:rFonts w:cstheme="minorHAnsi"/>
        </w:rPr>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Zhang 2017; Zhang 2018}</w:t>
      </w:r>
      <w:r w:rsidR="00245B23" w:rsidRPr="0035605C">
        <w:rPr>
          <w:rFonts w:cstheme="minorHAnsi"/>
        </w:rPr>
        <w:t xml:space="preserve">. </w:t>
      </w:r>
      <w:r>
        <w:rPr>
          <w:rFonts w:cstheme="minorHAnsi"/>
        </w:rPr>
        <w:t>These SNPs have an explicit directionality to them</w:t>
      </w:r>
      <w:r w:rsidR="00FC434C">
        <w:rPr>
          <w:rFonts w:cstheme="minorHAnsi"/>
        </w:rPr>
        <w:t>,</w:t>
      </w:r>
      <w:r>
        <w:rPr>
          <w:rFonts w:cstheme="minorHAnsi"/>
        </w:rPr>
        <w:t xml:space="preserve"> as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t>
      </w:r>
      <w:r>
        <w:rPr>
          <w:rFonts w:cstheme="minorHAnsi"/>
        </w:rPr>
        <w:t xml:space="preserve">could be linked to </w:t>
      </w:r>
      <w:r w:rsidR="00FC434C">
        <w:rPr>
          <w:rFonts w:cstheme="minorHAnsi"/>
        </w:rPr>
        <w:t>a</w:t>
      </w:r>
      <w:r>
        <w:rPr>
          <w:rFonts w:cstheme="minorHAnsi"/>
        </w:rPr>
        <w:t xml:space="preserve">ffecting specific host or pathogen transcript modules and </w:t>
      </w:r>
      <w:r w:rsidR="00FC434C">
        <w:rPr>
          <w:rFonts w:cstheme="minorHAnsi"/>
        </w:rPr>
        <w:t>to</w:t>
      </w:r>
      <w:r>
        <w:rPr>
          <w:rFonts w:cstheme="minorHAnsi"/>
        </w:rPr>
        <w:t xml:space="preserve"> variation in lesion size. There was no identifiable overlap in the hotspots that linked to the host or the pathogen</w:t>
      </w:r>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lastRenderedPageBreak/>
        <w:t>eQTL</w:t>
      </w:r>
      <w:r w:rsidR="00BF56F8" w:rsidRPr="0035605C">
        <w:rPr>
          <w:rFonts w:cstheme="minorHAnsi"/>
          <w:b/>
        </w:rPr>
        <w:t xml:space="preserve"> indicate polygenic transcriptome modulation</w:t>
      </w:r>
    </w:p>
    <w:p w14:paraId="2645F7F4" w14:textId="3769B9AF"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1F7B6F">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commentRangeStart w:id="36"/>
      <w:r w:rsidR="00912EE3" w:rsidRPr="0035605C">
        <w:rPr>
          <w:rFonts w:cstheme="minorHAnsi"/>
        </w:rPr>
        <w:t xml:space="preserve">. </w:t>
      </w:r>
      <w:commentRangeStart w:id="37"/>
      <w:ins w:id="38" w:author="Dan Kliebenstein" w:date="2019-02-21T10:45:00Z">
        <w:r w:rsidR="00912EE3">
          <w:rPr>
            <w:rFonts w:cstheme="minorHAnsi"/>
          </w:rPr>
          <w:t xml:space="preserve">For these genes with significant SNPs, there was a median of XX SNPs per transcript (Range 1 to 16,818 SNPs) for </w:t>
        </w:r>
      </w:ins>
      <w:r w:rsidR="0087068F" w:rsidRPr="0035605C">
        <w:rPr>
          <w:rFonts w:cstheme="minorHAnsi"/>
          <w:i/>
        </w:rPr>
        <w:t>B. cinerea</w:t>
      </w:r>
      <w:r w:rsidR="0087068F" w:rsidRPr="0035605C">
        <w:rPr>
          <w:rFonts w:cstheme="minorHAnsi"/>
        </w:rPr>
        <w:t>, and</w:t>
      </w:r>
      <w:ins w:id="39" w:author="Dan Kliebenstein" w:date="2019-02-21T10:46:00Z">
        <w:r w:rsidR="00912EE3">
          <w:rPr>
            <w:rFonts w:cstheme="minorHAnsi"/>
          </w:rPr>
          <w:t xml:space="preserve"> a median of XX SNPs per transcript (Range 1 to </w:t>
        </w:r>
      </w:ins>
      <w:ins w:id="40" w:author="Dan Kliebenstein" w:date="2019-02-21T10:47:00Z">
        <w:r w:rsidR="00912EE3">
          <w:rPr>
            <w:rFonts w:cstheme="minorHAnsi"/>
          </w:rPr>
          <w:t>24</w:t>
        </w:r>
      </w:ins>
      <w:ins w:id="41" w:author="Dan Kliebenstein" w:date="2019-02-21T10:46:00Z">
        <w:r w:rsidR="00912EE3">
          <w:rPr>
            <w:rFonts w:cstheme="minorHAnsi"/>
          </w:rPr>
          <w:t>,</w:t>
        </w:r>
      </w:ins>
      <w:ins w:id="42" w:author="Dan Kliebenstein" w:date="2019-02-21T10:47:00Z">
        <w:r w:rsidR="00912EE3">
          <w:rPr>
            <w:rFonts w:cstheme="minorHAnsi"/>
          </w:rPr>
          <w:t>623</w:t>
        </w:r>
      </w:ins>
      <w:ins w:id="43"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commentRangeEnd w:id="37"/>
      <w:r>
        <w:rPr>
          <w:rStyle w:val="CommentReference"/>
        </w:rPr>
        <w:commentReference w:id="37"/>
      </w:r>
      <w:r w:rsidR="0087068F" w:rsidRPr="0035605C">
        <w:rPr>
          <w:rFonts w:cstheme="minorHAnsi"/>
        </w:rPr>
        <w:t xml:space="preserve">. </w:t>
      </w:r>
      <w:commentRangeStart w:id="44"/>
      <w:commentRangeStart w:id="45"/>
      <w:ins w:id="46" w:author="Dan Kliebenstein" w:date="2019-02-21T10:44:00Z">
        <w:r w:rsidR="00912EE3">
          <w:rPr>
            <w:rFonts w:cstheme="minorHAnsi"/>
          </w:rPr>
          <w:t xml:space="preserve">Further, </w:t>
        </w:r>
      </w:ins>
      <w:ins w:id="47" w:author="Dan Kliebenstein" w:date="2019-02-21T10:50:00Z">
        <w:r w:rsidR="00912EE3">
          <w:rPr>
            <w:rFonts w:cstheme="minorHAnsi"/>
          </w:rPr>
          <w:t>the distribution of p-values for significant SNP</w:t>
        </w:r>
      </w:ins>
      <w:r w:rsidR="00C72EBD">
        <w:rPr>
          <w:rFonts w:cstheme="minorHAnsi"/>
        </w:rPr>
        <w:t>s</w:t>
      </w:r>
      <w:ins w:id="48" w:author="Dan Kliebenstein" w:date="2019-02-21T10:50:00Z">
        <w:r w:rsidR="00912EE3">
          <w:rPr>
            <w:rFonts w:cstheme="minorHAnsi"/>
          </w:rPr>
          <w:t xml:space="preserve"> found little evidence for large effect polymorphisms suggesting </w:t>
        </w:r>
      </w:ins>
      <w:del w:id="49" w:author="Dan Kliebenstein" w:date="2019-02-21T10:45:00Z">
        <w:r w:rsidR="00B44937" w:rsidRPr="0035605C" w:rsidDel="00912EE3">
          <w:rPr>
            <w:rFonts w:cstheme="minorHAnsi"/>
          </w:rPr>
          <w:delText xml:space="preserve">, </w:delText>
        </w:r>
      </w:del>
      <w:del w:id="50" w:author="Dan Kliebenstein" w:date="2019-02-21T10:51:00Z">
        <w:r w:rsidR="00B44937" w:rsidRPr="0035605C" w:rsidDel="00912EE3">
          <w:rPr>
            <w:rFonts w:cstheme="minorHAnsi"/>
          </w:rPr>
          <w:delText xml:space="preserve">we find </w:delText>
        </w:r>
      </w:del>
      <w:r w:rsidR="00B44937" w:rsidRPr="0035605C">
        <w:rPr>
          <w:rFonts w:cstheme="minorHAnsi"/>
        </w:rPr>
        <w:t>a highly polygenic basis of loci modulating transcriptome variation.</w:t>
      </w:r>
      <w:commentRangeEnd w:id="44"/>
      <w:r w:rsidR="00912EE3">
        <w:rPr>
          <w:rStyle w:val="CommentReference"/>
        </w:rPr>
        <w:commentReference w:id="44"/>
      </w:r>
      <w:commentRangeEnd w:id="36"/>
      <w:commentRangeEnd w:id="45"/>
      <w:r w:rsidR="00E00308">
        <w:rPr>
          <w:rStyle w:val="CommentReference"/>
        </w:rPr>
        <w:commentReference w:id="45"/>
      </w:r>
      <w:r w:rsidR="00055628">
        <w:rPr>
          <w:rStyle w:val="CommentReference"/>
        </w:rPr>
        <w:commentReference w:id="36"/>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lastRenderedPageBreak/>
        <w:t xml:space="preserve">Absence of transcriptome cis-effect dominance </w:t>
      </w:r>
    </w:p>
    <w:p w14:paraId="709866D8" w14:textId="17959EB9"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ins w:id="52" w:author="Dan Kliebenstein" w:date="2019-02-21T11:01:00Z">
        <w:r>
          <w:rPr>
            <w:rFonts w:cstheme="minorHAnsi"/>
          </w:rPr>
          <w:t xml:space="preserve"> </w:t>
        </w:r>
        <w:commentRangeStart w:id="53"/>
        <w:r>
          <w:rPr>
            <w:rFonts w:cstheme="minorHAnsi"/>
          </w:rPr>
          <w:t>However, we did not identify a large number of outlier p-values as would be expected if there were numerous large</w:t>
        </w:r>
      </w:ins>
      <w:r w:rsidR="00055628">
        <w:rPr>
          <w:rFonts w:cstheme="minorHAnsi"/>
        </w:rPr>
        <w:t>-</w:t>
      </w:r>
      <w:ins w:id="54" w:author="Dan Kliebenstein" w:date="2019-02-21T11:01:00Z">
        <w:r>
          <w:rPr>
            <w:rFonts w:cstheme="minorHAnsi"/>
          </w:rPr>
          <w:t xml:space="preserve">effect </w:t>
        </w:r>
        <w:r w:rsidRPr="00B8405E">
          <w:rPr>
            <w:rFonts w:cstheme="minorHAnsi"/>
            <w:i/>
          </w:rPr>
          <w:t>cis</w:t>
        </w:r>
        <w:r>
          <w:rPr>
            <w:rFonts w:cstheme="minorHAnsi"/>
          </w:rPr>
          <w:t>-eQTL.</w:t>
        </w:r>
      </w:ins>
      <w:r w:rsidR="008E7729" w:rsidRPr="0035605C">
        <w:rPr>
          <w:rFonts w:cstheme="minorHAnsi"/>
        </w:rPr>
        <w:t xml:space="preserve"> </w:t>
      </w:r>
      <w:commentRangeEnd w:id="53"/>
      <w:r w:rsidR="003B4D6A">
        <w:rPr>
          <w:rStyle w:val="CommentReference"/>
        </w:rPr>
        <w:commentReference w:id="53"/>
      </w:r>
      <w:r w:rsidR="008E7729" w:rsidRPr="0035605C">
        <w:rPr>
          <w:rFonts w:cstheme="minorHAnsi"/>
        </w:rPr>
        <w:t xml:space="preserve">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7F6F686A"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similar to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lastRenderedPageBreak/>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362F3BFA"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w:t>
      </w:r>
      <w:commentRangeStart w:id="55"/>
      <w:commentRangeStart w:id="56"/>
      <w:r w:rsidR="00D16988">
        <w:rPr>
          <w:rFonts w:cstheme="minorHAnsi"/>
        </w:rPr>
        <w:t xml:space="preserve">polymorphisms </w:t>
      </w:r>
      <w:commentRangeEnd w:id="55"/>
      <w:r w:rsidR="00656AC4">
        <w:rPr>
          <w:rStyle w:val="CommentReference"/>
        </w:rPr>
        <w:commentReference w:id="55"/>
      </w:r>
      <w:commentRangeEnd w:id="56"/>
      <w:r w:rsidR="00892324">
        <w:rPr>
          <w:rStyle w:val="CommentReference"/>
        </w:rPr>
        <w:commentReference w:id="56"/>
      </w:r>
      <w:r w:rsidR="009A61CD">
        <w:rPr>
          <w:rFonts w:cstheme="minorHAnsi"/>
        </w:rPr>
        <w:t xml:space="preserve"> </w:t>
      </w:r>
      <w:r w:rsidR="001F7B6F">
        <w:rPr>
          <w:rFonts w:cstheme="minorHAnsi"/>
        </w:rPr>
        <w:fldChar w:fldCharType="begin"/>
      </w:r>
      <w:r w:rsidR="001F7B6F">
        <w:rPr>
          <w:rFonts w:cstheme="minorHAnsi"/>
        </w:rPr>
        <w:instrText xml:space="preserve"> ADDIN EN.CITE &lt;EndNote&gt;&lt;Cite&gt;&lt;Author&gt;Chan&lt;/Author&gt;&lt;Year&gt;2010&lt;/Year&gt;&lt;RecNum&gt;418&lt;/RecNum&gt;&lt;DisplayText&gt;(Chan, Rowe et al. 2010)&lt;/DisplayText&gt;&lt;record&gt;&lt;rec-number&gt;418&lt;/rec-number&gt;&lt;foreign-keys&gt;&lt;key app="EN" db-id="a2x2tzszjfd2zjed0e8psfdtd0daafwwr002" timestamp="0"&gt;418&lt;/key&gt;&lt;/foreign-keys&gt;&lt;ref-type name="Journal Article"&gt;17&lt;/ref-type&gt;&lt;contributors&gt;&lt;authors&gt;&lt;author&gt;Chan, E. K.&lt;/author&gt;&lt;author&gt;Rowe, H. C.&lt;/author&gt;&lt;author&gt;Kliebenstein, D. J.&lt;/author&gt;&lt;/authors&gt;&lt;/contributors&gt;&lt;auth-address&gt;Department of Plant Sciences, University of California, Davis, California 95616, USA.&lt;/auth-address&gt;&lt;titles&gt;&lt;title&gt;Understanding the evolution of defense metabolites in Arabidopsis thaliana using genome-wide association mapping&lt;/title&gt;&lt;secondary-title&gt;Genetics&lt;/secondary-title&gt;&lt;alt-title&gt;Genetics&lt;/alt-title&gt;&lt;/titles&gt;&lt;periodical&gt;&lt;full-title&gt;Genetics&lt;/full-title&gt;&lt;/periodical&gt;&lt;alt-periodical&gt;&lt;full-title&gt;Genetics&lt;/full-title&gt;&lt;/alt-periodical&gt;&lt;pages&gt;991-1007&lt;/pages&gt;&lt;volume&gt;185&lt;/volume&gt;&lt;number&gt;3&lt;/number&gt;&lt;keywords&gt;&lt;keyword&gt;Arabidopsis/*genetics/metabolism&lt;/keyword&gt;&lt;keyword&gt;Biological Evolution&lt;/keyword&gt;&lt;keyword&gt;*Chromosome Mapping&lt;/keyword&gt;&lt;keyword&gt;*Genetic Association Studies&lt;/keyword&gt;&lt;keyword&gt;*Genome, Plant&lt;/keyword&gt;&lt;keyword&gt;*Genome-Wide Association Study&lt;/keyword&gt;&lt;keyword&gt;Genotype&lt;/keyword&gt;&lt;keyword&gt;Glucosinolates/*metabolism&lt;/keyword&gt;&lt;keyword&gt;Linkage Disequilibrium&lt;/keyword&gt;&lt;keyword&gt;Phenotype&lt;/keyword&gt;&lt;keyword&gt;Polymorphism, Single Nucleotide/genetics&lt;/keyword&gt;&lt;keyword&gt;*Quantitative Trait Loci&lt;/keyword&gt;&lt;/keywords&gt;&lt;dates&gt;&lt;year&gt;2010&lt;/year&gt;&lt;pub-dates&gt;&lt;date&gt;Jul&lt;/date&gt;&lt;/pub-dates&gt;&lt;/dates&gt;&lt;isbn&gt;1943-2631 (Electronic)&amp;#xD;0016-6731 (Linking)&lt;/isbn&gt;&lt;accession-num&gt;19737743&lt;/accession-num&gt;&lt;urls&gt;&lt;related-urls&gt;&lt;url&gt;http://www.ncbi.nlm.nih.gov/pubmed/19737743&lt;/url&gt;&lt;/related-urls&gt;&lt;/urls&gt;&lt;custom2&gt;2907214&lt;/custom2&gt;&lt;electronic-resource-num&gt;10.1534/genetics.109.108522&lt;/electronic-resource-num&gt;&lt;/record&gt;&lt;/Cite&gt;&lt;/EndNote&gt;</w:instrText>
      </w:r>
      <w:r w:rsidR="001F7B6F">
        <w:rPr>
          <w:rFonts w:cstheme="minorHAnsi"/>
        </w:rPr>
        <w:fldChar w:fldCharType="separate"/>
      </w:r>
      <w:r w:rsidR="001F7B6F">
        <w:rPr>
          <w:rFonts w:cstheme="minorHAnsi"/>
          <w:noProof/>
        </w:rPr>
        <w:t>(Chan, Rowe et al. 2010)</w:t>
      </w:r>
      <w:r w:rsidR="001F7B6F">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488B6F27"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r w:rsidR="001750AD" w:rsidRPr="0035605C">
        <w:rPr>
          <w:rFonts w:cstheme="minorHAnsi"/>
        </w:rPr>
        <w:t>all</w:t>
      </w:r>
      <w:r w:rsidR="00085526" w:rsidRPr="0035605C">
        <w:rPr>
          <w:rFonts w:cstheme="minorHAnsi"/>
        </w:rPr>
        <w:t xml:space="preserve"> of</w:t>
      </w:r>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a </w:t>
      </w:r>
      <w:r w:rsidR="001750AD" w:rsidRPr="0035605C">
        <w:rPr>
          <w:rFonts w:cstheme="minorHAnsi"/>
        </w:rPr>
        <w:t xml:space="preserve">number of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w:t>
      </w:r>
      <w:r w:rsidR="00EF7CD1" w:rsidRPr="0035605C">
        <w:rPr>
          <w:rFonts w:cstheme="minorHAnsi"/>
        </w:rPr>
        <w:lastRenderedPageBreak/>
        <w:t>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2E309A01"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42A9631A" w:rsidR="00C14213" w:rsidRPr="0035605C" w:rsidRDefault="00C14213" w:rsidP="00C14213">
      <w:pPr>
        <w:spacing w:line="480" w:lineRule="auto"/>
        <w:ind w:firstLine="720"/>
        <w:rPr>
          <w:rFonts w:cstheme="minorHAnsi"/>
        </w:rPr>
      </w:pPr>
      <w:r>
        <w:rPr>
          <w:rFonts w:cstheme="minorHAnsi"/>
        </w:rPr>
        <w:lastRenderedPageBreak/>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Figure N6).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 xml:space="preserve">s </w:t>
      </w:r>
      <w:r w:rsidR="00E659F4" w:rsidRPr="0035605C">
        <w:rPr>
          <w:rFonts w:cstheme="minorHAnsi"/>
        </w:rPr>
        <w:lastRenderedPageBreak/>
        <w:t>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7114B4C3"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 xml:space="preserve">GO annotations showed a preponderance of enzyme and transcription factor annotations but no specific molecular insights arose largely because </w:t>
      </w:r>
      <w:proofErr w:type="gramStart"/>
      <w:r>
        <w:rPr>
          <w:rFonts w:cstheme="minorHAnsi"/>
        </w:rPr>
        <w:t>the majority of</w:t>
      </w:r>
      <w:proofErr w:type="gramEnd"/>
      <w:r>
        <w:rPr>
          <w:rFonts w:cstheme="minorHAnsi"/>
        </w:rPr>
        <w:t xml:space="preserve"> genes had no annotation (Table N1 and N2).  In contrast, GO analysis of the </w:t>
      </w:r>
      <w:r w:rsidRPr="0019329E">
        <w:rPr>
          <w:rFonts w:cstheme="minorHAnsi"/>
          <w:i/>
        </w:rPr>
        <w:t xml:space="preserve">A. thaliana </w:t>
      </w:r>
      <w:r>
        <w:rPr>
          <w:rFonts w:cstheme="minorHAnsi"/>
        </w:rPr>
        <w:t>transcripts showed that three of the hotspots have an overrepresentation of photosynthesis-related functions within their targeted genes (Table N1 and N3).</w:t>
      </w:r>
      <w:ins w:id="57" w:author="Daniel James Kliebenstein" w:date="2019-03-04T16:03:00Z">
        <w:r w:rsidRPr="00F93990">
          <w:rPr>
            <w:rFonts w:cstheme="minorHAnsi"/>
          </w:rPr>
          <w:t xml:space="preserve"> </w:t>
        </w:r>
      </w:ins>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581CDC94"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trans-eQTL hotspots were associated with the previously defined transcript modules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X1).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ins w:id="58" w:author="Daniel James Kliebenstein" w:date="2019-03-04T16:13:00Z">
        <w:r>
          <w:rPr>
            <w:rFonts w:cstheme="minorHAnsi"/>
          </w:rPr>
          <w:t xml:space="preserve">were </w:t>
        </w:r>
        <w:commentRangeStart w:id="59"/>
        <w:r>
          <w:rPr>
            <w:rFonts w:cstheme="minorHAnsi"/>
          </w:rPr>
          <w:t xml:space="preserve">enriched </w:t>
        </w:r>
      </w:ins>
      <w:commentRangeEnd w:id="59"/>
      <w:ins w:id="60" w:author="Daniel James Kliebenstein" w:date="2019-03-04T16:14:00Z">
        <w:r>
          <w:rPr>
            <w:rStyle w:val="CommentReference"/>
          </w:rPr>
          <w:commentReference w:id="59"/>
        </w:r>
      </w:ins>
      <w:ins w:id="61" w:author="Daniel James Kliebenstein" w:date="2019-03-04T16:13:00Z">
        <w:r>
          <w:rPr>
            <w:rFonts w:cstheme="minorHAnsi"/>
          </w:rPr>
          <w:t>for transcripts</w:t>
        </w:r>
        <w:r w:rsidRPr="0035605C">
          <w:rPr>
            <w:rFonts w:cstheme="minorHAnsi"/>
          </w:rPr>
          <w:t xml:space="preserve"> </w:t>
        </w:r>
        <w:r>
          <w:rPr>
            <w:rFonts w:cstheme="minorHAnsi"/>
          </w:rPr>
          <w:t>present</w:t>
        </w:r>
      </w:ins>
      <w:r w:rsidR="00482E25" w:rsidRPr="0035605C">
        <w:rPr>
          <w:rFonts w:cstheme="minorHAnsi"/>
        </w:rPr>
        <w:t xml:space="preserve"> in one or more of </w:t>
      </w:r>
      <w:commentRangeStart w:id="62"/>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62"/>
      <w:r>
        <w:rPr>
          <w:rStyle w:val="CommentReference"/>
        </w:rPr>
        <w:commentReference w:id="62"/>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N8). In particular, two of thes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N8). These </w:t>
      </w:r>
      <w:r>
        <w:rPr>
          <w:rFonts w:cstheme="minorHAnsi"/>
        </w:rPr>
        <w:lastRenderedPageBreak/>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w:t>
      </w:r>
      <w:proofErr w:type="spellStart"/>
      <w:r w:rsidR="00482E25" w:rsidRPr="0035605C">
        <w:rPr>
          <w:rFonts w:cstheme="minorHAnsi"/>
        </w:rPr>
        <w:t>jasmonate</w:t>
      </w:r>
      <w:proofErr w:type="spellEnd"/>
      <w:r w:rsidR="00482E25" w:rsidRPr="0035605C">
        <w:rPr>
          <w:rFonts w:cstheme="minorHAnsi"/>
        </w:rPr>
        <w:t xml:space="preserv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proofErr w:type="gramStart"/>
      <w:r>
        <w:rPr>
          <w:rFonts w:cstheme="minorHAnsi"/>
        </w:rPr>
        <w:t>a number of</w:t>
      </w:r>
      <w:proofErr w:type="gramEnd"/>
      <w:r>
        <w:rPr>
          <w:rFonts w:cstheme="minorHAnsi"/>
        </w:rPr>
        <w:t xml:space="preserve">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N8).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147CB64E" w:rsidR="00361755" w:rsidRDefault="00361755" w:rsidP="00FB329B">
      <w:pPr>
        <w:spacing w:line="480" w:lineRule="auto"/>
        <w:ind w:firstLine="720"/>
        <w:rPr>
          <w:rFonts w:cstheme="minorHAnsi"/>
        </w:rPr>
      </w:pPr>
      <w:r>
        <w:rPr>
          <w:rFonts w:cstheme="minorHAnsi"/>
        </w:rPr>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N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proofErr w:type="spellStart"/>
      <w:r w:rsidR="004342C7" w:rsidRPr="004342C7">
        <w:rPr>
          <w:rFonts w:cstheme="minorHAnsi"/>
          <w:i/>
        </w:rPr>
        <w:t>Ustilago</w:t>
      </w:r>
      <w:proofErr w:type="spellEnd"/>
      <w:r w:rsidR="004342C7" w:rsidRPr="004342C7">
        <w:rPr>
          <w:rFonts w:cstheme="minorHAnsi"/>
          <w:i/>
        </w:rPr>
        <w:t xml:space="preserve"> maydis </w:t>
      </w:r>
      <w:r w:rsidR="004342C7">
        <w:rPr>
          <w:rFonts w:cstheme="minorHAnsi"/>
        </w:rPr>
        <w:t xml:space="preserve">on </w:t>
      </w:r>
      <w:r w:rsidR="004342C7" w:rsidRPr="004342C7">
        <w:rPr>
          <w:rFonts w:cstheme="minorHAnsi"/>
          <w:i/>
        </w:rPr>
        <w:t>A. thaliana</w:t>
      </w:r>
      <w:r w:rsidR="004342C7">
        <w:rPr>
          <w:rFonts w:cstheme="minorHAnsi"/>
        </w:rPr>
        <w:t xml:space="preserve"> (Bccwh41) {Martinez-Soto 2013}</w:t>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N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63"/>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63"/>
      <w:r w:rsidR="00482E25">
        <w:rPr>
          <w:rStyle w:val="CommentReference"/>
        </w:rPr>
        <w:commentReference w:id="63"/>
      </w:r>
      <w:r w:rsidR="00482E25">
        <w:rPr>
          <w:rFonts w:cstheme="minorHAnsi"/>
        </w:rPr>
        <w:t xml:space="preserve">hotspot gene is consistently identified a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 xml:space="preserve">(Atwell, </w:t>
      </w:r>
      <w:r w:rsidR="00482E25">
        <w:rPr>
          <w:rFonts w:cstheme="minorHAnsi"/>
          <w:noProof/>
        </w:rPr>
        <w:lastRenderedPageBreak/>
        <w:t>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64" w:name="_Hlk1554520"/>
      <w:r>
        <w:rPr>
          <w:rFonts w:cstheme="minorHAnsi"/>
          <w:b/>
        </w:rPr>
        <w:t>Dispersed interactions across host and pathogen genomes</w:t>
      </w:r>
    </w:p>
    <w:p w14:paraId="6155FF7F" w14:textId="7C7A8857" w:rsidR="005A7B03" w:rsidRDefault="00B978F1" w:rsidP="002F3C32">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 xml:space="preserve">eQTL hotspots dispersed across the genome, with half the chromosomes in the </w:t>
      </w:r>
      <w:r w:rsidR="00651A53">
        <w:rPr>
          <w:rFonts w:cstheme="minorHAnsi"/>
          <w:i/>
        </w:rPr>
        <w:t>B. cinerea</w:t>
      </w:r>
      <w:r w:rsidR="00651A53">
        <w:rPr>
          <w:rFonts w:cstheme="minorHAnsi"/>
        </w:rPr>
        <w:t xml:space="preserve"> genome harboring one or more</w:t>
      </w:r>
      <w:r w:rsidR="00280DBB">
        <w:rPr>
          <w:rFonts w:cstheme="minorHAnsi"/>
        </w:rPr>
        <w:t xml:space="preserve"> </w:t>
      </w:r>
      <w:r w:rsidR="00651A53">
        <w:rPr>
          <w:rFonts w:cstheme="minorHAnsi"/>
        </w:rPr>
        <w:t xml:space="preserve">loci </w:t>
      </w:r>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studies in cross-species eQTL, </w:t>
      </w:r>
      <w:r w:rsidR="00CA5A17">
        <w:t xml:space="preserve">which </w:t>
      </w:r>
      <w:r w:rsidR="00FA464C">
        <w:t>identified one or only a few</w:t>
      </w:r>
      <w:r w:rsidR="00B43E06">
        <w:rPr>
          <w:rFonts w:cstheme="minorHAnsi"/>
        </w:rPr>
        <w:t xml:space="preserve"> cross-species eQTL hotspots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controlling variation detected in our study is distant from the affected transcripts, </w:t>
      </w:r>
      <w:r w:rsidR="003C54D4">
        <w:rPr>
          <w:rFonts w:cstheme="minorHAnsi"/>
        </w:rPr>
        <w:t>located in</w:t>
      </w:r>
      <w:r w:rsidR="005C79A7">
        <w:rPr>
          <w:rFonts w:cstheme="minorHAnsi"/>
        </w:rPr>
        <w:t xml:space="preserve"> </w:t>
      </w:r>
      <w:r w:rsidR="005C79A7" w:rsidRPr="002D12D1">
        <w:rPr>
          <w:rFonts w:cstheme="minorHAnsi"/>
          <w:i/>
        </w:rPr>
        <w:t>trans</w:t>
      </w:r>
      <w:r w:rsidR="005C79A7">
        <w:rPr>
          <w:rFonts w:cstheme="minorHAnsi"/>
        </w:rPr>
        <w:t>-eQTL hot</w:t>
      </w:r>
      <w:r w:rsidR="00E862E5">
        <w:rPr>
          <w:rFonts w:cstheme="minorHAnsi"/>
        </w:rPr>
        <w:t>spot</w:t>
      </w:r>
      <w:r w:rsidR="005C79A7">
        <w:rPr>
          <w:rFonts w:cstheme="minorHAnsi"/>
        </w:rPr>
        <w:t xml:space="preserve">s. Previous co-expression studies in </w:t>
      </w:r>
      <w:r w:rsidR="005C79A7" w:rsidRPr="00D369C1">
        <w:rPr>
          <w:rFonts w:cstheme="minorHAnsi"/>
          <w:i/>
        </w:rPr>
        <w:t>B. cinerea</w:t>
      </w:r>
      <w:r w:rsidR="005C79A7">
        <w:rPr>
          <w:rFonts w:cstheme="minorHAnsi"/>
        </w:rPr>
        <w:t xml:space="preserve"> also identified five major</w:t>
      </w:r>
      <w:r w:rsidR="005C79A7"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co-expression networks with genes dispersed across the genome of</w:t>
      </w:r>
      <w:r w:rsidR="005C79A7" w:rsidRPr="00D369C1">
        <w:rPr>
          <w:rFonts w:cstheme="minorHAnsi"/>
          <w:i/>
        </w:rPr>
        <w:t xml:space="preserve"> B. cinerea </w:t>
      </w:r>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r w:rsidR="00A333E4">
        <w:rPr>
          <w:rFonts w:cstheme="minorHAnsi"/>
        </w:rPr>
        <w:t>These findings together provide</w:t>
      </w:r>
      <w:r w:rsidR="005C79A7">
        <w:rPr>
          <w:rFonts w:cstheme="minorHAnsi"/>
        </w:rPr>
        <w:t xml:space="preserve"> evidence for </w:t>
      </w:r>
      <w:r w:rsidR="005C79A7" w:rsidRPr="00B43E06">
        <w:rPr>
          <w:rFonts w:cstheme="minorHAnsi"/>
          <w:i/>
        </w:rPr>
        <w:t>trans</w:t>
      </w:r>
      <w:r w:rsidR="005C79A7">
        <w:rPr>
          <w:rFonts w:cstheme="minorHAnsi"/>
        </w:rPr>
        <w:t xml:space="preserve">-regulation of gene expression in </w:t>
      </w:r>
      <w:r w:rsidR="005C79A7" w:rsidRPr="00D369C1">
        <w:rPr>
          <w:rFonts w:cstheme="minorHAnsi"/>
          <w:i/>
        </w:rPr>
        <w:t>B. cinerea</w:t>
      </w:r>
      <w:r w:rsidR="005C79A7">
        <w:rPr>
          <w:rFonts w:cstheme="minorHAnsi"/>
        </w:rPr>
        <w:t xml:space="preserve"> virulence interactions. </w:t>
      </w:r>
      <w:proofErr w:type="gramStart"/>
      <w:r w:rsidR="005C79A7">
        <w:rPr>
          <w:rFonts w:cstheme="minorHAnsi"/>
        </w:rPr>
        <w:t>In particular</w:t>
      </w:r>
      <w:r w:rsidR="00B43E06">
        <w:rPr>
          <w:rFonts w:cstheme="minorHAnsi"/>
        </w:rPr>
        <w:t>,</w:t>
      </w:r>
      <w:r w:rsidR="005C79A7">
        <w:rPr>
          <w:rFonts w:cstheme="minorHAnsi"/>
        </w:rPr>
        <w:t xml:space="preserve"> our</w:t>
      </w:r>
      <w:proofErr w:type="gramEnd"/>
      <w:r w:rsidR="005C79A7">
        <w:rPr>
          <w:rFonts w:cstheme="minorHAnsi"/>
        </w:rPr>
        <w:t xml:space="preserve"> eQTL hotspots contained many genes from the </w:t>
      </w:r>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This distributed spread of candidate polymorphisms </w:t>
      </w:r>
      <w:r w:rsidR="00E13AB8">
        <w:rPr>
          <w:rFonts w:cstheme="minorHAnsi"/>
        </w:rPr>
        <w:t xml:space="preserve">shows no evidence for clustering of </w:t>
      </w:r>
      <w:r w:rsidR="001B4E15">
        <w:rPr>
          <w:rFonts w:cstheme="minorHAnsi"/>
        </w:rPr>
        <w:t xml:space="preserve">the genetic variation in </w:t>
      </w:r>
      <w:r w:rsidR="001B4E15" w:rsidRPr="007C52CB">
        <w:rPr>
          <w:rFonts w:cstheme="minorHAnsi"/>
          <w:i/>
        </w:rPr>
        <w:t>B. cinerea</w:t>
      </w:r>
      <w:r w:rsidR="001B4E15">
        <w:rPr>
          <w:rFonts w:cstheme="minorHAnsi"/>
        </w:rPr>
        <w:t xml:space="preserve">. This contrasts with </w:t>
      </w:r>
      <w:r w:rsidR="00487CE7">
        <w:rPr>
          <w:rFonts w:cstheme="minorHAnsi"/>
        </w:rPr>
        <w:t xml:space="preserve">the expectation that </w:t>
      </w:r>
      <w:r w:rsidR="001B4E15">
        <w:rPr>
          <w:rFonts w:cstheme="minorHAnsi"/>
        </w:rPr>
        <w:t xml:space="preserve">most filamentous fungi </w:t>
      </w:r>
      <w:r w:rsidR="00487CE7">
        <w:rPr>
          <w:rFonts w:cstheme="minorHAnsi"/>
        </w:rPr>
        <w:t xml:space="preserve">have </w:t>
      </w:r>
      <w:r w:rsidR="001B4E15">
        <w:rPr>
          <w:rFonts w:cstheme="minorHAnsi"/>
        </w:rPr>
        <w:t>multiple-speed genomes</w:t>
      </w:r>
      <w:r w:rsidR="00FA464C">
        <w:rPr>
          <w:rFonts w:cstheme="minorHAnsi"/>
        </w:rPr>
        <w:t xml:space="preserve">, in which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This predicts patterns of virulence loci in small regions of the genome with high mutation rates, and slower evolution in the rest of the genome, with little virulence effect. </w:t>
      </w:r>
      <w:r w:rsidR="005A7B03">
        <w:rPr>
          <w:rFonts w:cstheme="minorHAnsi"/>
        </w:rPr>
        <w:t xml:space="preserve">It will require conducting a similar analysis in these organisms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 cluster within the highly polymorphic regions. </w:t>
      </w:r>
    </w:p>
    <w:p w14:paraId="40B18201" w14:textId="0FB18A89" w:rsidR="00C7382C" w:rsidRDefault="00A112C4" w:rsidP="00031EA7">
      <w:pPr>
        <w:spacing w:line="480" w:lineRule="auto"/>
        <w:rPr>
          <w:rFonts w:cstheme="minorHAnsi"/>
          <w:b/>
        </w:rPr>
      </w:pPr>
      <w:r>
        <w:rPr>
          <w:rFonts w:cstheme="minorHAnsi"/>
          <w:b/>
        </w:rPr>
        <w:lastRenderedPageBreak/>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041A2781" w:rsidR="006169EE" w:rsidRPr="008B741A" w:rsidRDefault="001B4E15" w:rsidP="008B741A">
      <w:pPr>
        <w:spacing w:line="480" w:lineRule="auto"/>
        <w:ind w:firstLine="360"/>
        <w:rPr>
          <w:ins w:id="65" w:author="Daniel James Kliebenstein" w:date="2019-03-04T16:50:00Z"/>
          <w:rFonts w:cstheme="minorHAnsi"/>
        </w:rPr>
      </w:pPr>
      <w:r>
        <w:rPr>
          <w:rFonts w:cstheme="minorHAnsi"/>
        </w:rPr>
        <w:t xml:space="preserve">In most eQTL studies, there is a dominant signature of </w:t>
      </w:r>
      <w:r w:rsidRPr="00A112C4">
        <w:rPr>
          <w:rFonts w:cstheme="minorHAnsi"/>
          <w:i/>
        </w:rPr>
        <w:t>cis</w:t>
      </w:r>
      <w:r>
        <w:rPr>
          <w:rFonts w:cstheme="minorHAnsi"/>
        </w:rPr>
        <w:t xml:space="preserve">-acting loci. However, in this pathogen,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 xml:space="preserve">few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 the identified </w:t>
      </w:r>
      <w:r w:rsidRPr="00986500">
        <w:rPr>
          <w:rFonts w:cstheme="minorHAnsi"/>
          <w:i/>
        </w:rPr>
        <w:t>cis</w:t>
      </w:r>
      <w:r>
        <w:rPr>
          <w:rFonts w:cstheme="minorHAnsi"/>
        </w:rPr>
        <w:t xml:space="preserve">-acting variants were often </w:t>
      </w:r>
      <w:commentRangeStart w:id="66"/>
      <w:r>
        <w:rPr>
          <w:rFonts w:cstheme="minorHAnsi"/>
        </w:rPr>
        <w:t>deletions tha</w:t>
      </w:r>
      <w:r w:rsidR="008B741A">
        <w:rPr>
          <w:rFonts w:cstheme="minorHAnsi"/>
        </w:rPr>
        <w:t xml:space="preserve">t complicate </w:t>
      </w:r>
      <w:r>
        <w:rPr>
          <w:rFonts w:cstheme="minorHAnsi"/>
        </w:rPr>
        <w:t>GWA due to their creation of allelic heterogeneity and their lack of being incorporated into the GWA algorithm</w:t>
      </w:r>
      <w:commentRangeEnd w:id="66"/>
      <w:r w:rsidR="008B741A">
        <w:rPr>
          <w:rStyle w:val="CommentReference"/>
        </w:rPr>
        <w:commentReference w:id="66"/>
      </w:r>
      <w:r>
        <w:rPr>
          <w:rFonts w:cstheme="minorHAnsi"/>
        </w:rPr>
        <w:t xml:space="preserve">. To fully understand the pattern of potential </w:t>
      </w:r>
      <w:r w:rsidRPr="00530D8B">
        <w:rPr>
          <w:rFonts w:cstheme="minorHAnsi"/>
          <w:i/>
        </w:rPr>
        <w:t>cis</w:t>
      </w:r>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sequencing. Additionally, the GWA algorithms would need to be recoded to allow for simultaneous use</w:t>
      </w:r>
      <w:r w:rsidR="005C79A7">
        <w:rPr>
          <w:rFonts w:cstheme="minorHAnsi"/>
        </w:rPr>
        <w:t xml:space="preserv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p>
    <w:p w14:paraId="644E4B3D" w14:textId="3ED73E26" w:rsidR="001B4E15" w:rsidRPr="00530D8B" w:rsidRDefault="001B4E15" w:rsidP="00530D8B">
      <w:pPr>
        <w:spacing w:line="480" w:lineRule="auto"/>
        <w:rPr>
          <w:rFonts w:cstheme="minorHAnsi"/>
          <w:b/>
        </w:rPr>
      </w:pPr>
      <w:commentRangeStart w:id="67"/>
      <w:ins w:id="68" w:author="Daniel James Kliebenstein" w:date="2019-03-04T16:35:00Z">
        <w:r>
          <w:rPr>
            <w:rFonts w:cstheme="minorHAnsi"/>
            <w:b/>
          </w:rPr>
          <w:t>Polygenic modules</w:t>
        </w:r>
      </w:ins>
      <w:commentRangeEnd w:id="67"/>
      <w:ins w:id="69" w:author="Daniel James Kliebenstein" w:date="2019-03-04T16:51:00Z">
        <w:r w:rsidR="006169EE">
          <w:rPr>
            <w:rStyle w:val="CommentReference"/>
          </w:rPr>
          <w:commentReference w:id="67"/>
        </w:r>
      </w:ins>
    </w:p>
    <w:p w14:paraId="277C35E8" w14:textId="0B4AAB38" w:rsidR="000533C6" w:rsidRDefault="005C79A7" w:rsidP="00A94D42">
      <w:pPr>
        <w:spacing w:line="480" w:lineRule="auto"/>
        <w:ind w:firstLine="360"/>
        <w:rPr>
          <w:rFonts w:cstheme="minorHAnsi"/>
        </w:rPr>
      </w:pPr>
      <w:r>
        <w:rPr>
          <w:rFonts w:cstheme="minorHAnsi"/>
        </w:rPr>
        <w:t xml:space="preserve">Individual genes in both host and pathogen displayed a polygenic basis of expression modulation from many significant transcript-SNP associations. This contrasts previous studies in which 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w:t>
      </w:r>
      <w:r w:rsidR="00CD2BFD">
        <w:rPr>
          <w:rFonts w:cstheme="minorHAnsi"/>
        </w:rPr>
        <w:t>Within</w:t>
      </w:r>
      <w:r>
        <w:rPr>
          <w:rFonts w:cstheme="minorHAnsi"/>
        </w:rPr>
        <w:t xml:space="preserve"> the hot</w:t>
      </w:r>
      <w:r w:rsidR="00E862E5">
        <w:rPr>
          <w:rFonts w:cstheme="minorHAnsi"/>
        </w:rPr>
        <w:t>spot</w:t>
      </w:r>
      <w:r>
        <w:rPr>
          <w:rFonts w:cstheme="minorHAnsi"/>
        </w:rPr>
        <w:t xml:space="preserve"> analysis</w:t>
      </w:r>
      <w:r w:rsidR="00645A1D">
        <w:rPr>
          <w:rFonts w:cstheme="minorHAnsi"/>
        </w:rPr>
        <w:t xml:space="preserve">, </w:t>
      </w:r>
      <w:r w:rsidR="00CD2BFD">
        <w:rPr>
          <w:rFonts w:cstheme="minorHAnsi"/>
        </w:rPr>
        <w:t xml:space="preserve">multiple eQTL hotspots targeted each </w:t>
      </w:r>
      <w:r w:rsidR="001C7116">
        <w:rPr>
          <w:rFonts w:cstheme="minorHAnsi"/>
        </w:rPr>
        <w:t xml:space="preserve">co-expression network, but </w:t>
      </w:r>
      <w:r w:rsidR="00645A1D">
        <w:rPr>
          <w:rFonts w:cstheme="minorHAnsi"/>
        </w:rPr>
        <w:t xml:space="preserve">no two </w:t>
      </w:r>
      <w:r w:rsidR="00762A1B">
        <w:rPr>
          <w:rFonts w:cstheme="minorHAnsi"/>
        </w:rPr>
        <w:t>e</w:t>
      </w:r>
      <w:r w:rsidR="00F87749">
        <w:rPr>
          <w:rFonts w:cstheme="minorHAnsi"/>
        </w:rPr>
        <w:t>QTL</w:t>
      </w:r>
      <w:r w:rsidR="00762A1B">
        <w:rPr>
          <w:rFonts w:cstheme="minorHAnsi"/>
        </w:rPr>
        <w:t xml:space="preserve"> hotspots</w:t>
      </w:r>
      <w:r w:rsidR="000F1D2C">
        <w:rPr>
          <w:rFonts w:cstheme="minorHAnsi"/>
        </w:rPr>
        <w:t xml:space="preserve"> </w:t>
      </w:r>
      <w:r w:rsidR="00645A1D">
        <w:rPr>
          <w:rFonts w:cstheme="minorHAnsi"/>
        </w:rPr>
        <w:t>targeted the same</w:t>
      </w:r>
      <w:r>
        <w:rPr>
          <w:rFonts w:cstheme="minorHAnsi"/>
        </w:rPr>
        <w:t xml:space="preserve"> </w:t>
      </w:r>
      <w:r w:rsidRPr="00DF6B37">
        <w:rPr>
          <w:rFonts w:cstheme="minorHAnsi"/>
          <w:i/>
        </w:rPr>
        <w:t>A. thaliana</w:t>
      </w:r>
      <w:r>
        <w:rPr>
          <w:rFonts w:cstheme="minorHAnsi"/>
        </w:rPr>
        <w:t xml:space="preserve"> gene. </w:t>
      </w:r>
      <w:r w:rsidR="001C7116">
        <w:rPr>
          <w:rFonts w:cstheme="minorHAnsi"/>
        </w:rPr>
        <w:t xml:space="preserve">Previous studies have also identified multiple targets within a host network per each pathogen eQTL {Wu 2015}. </w:t>
      </w:r>
    </w:p>
    <w:p w14:paraId="7ACB6DD0" w14:textId="448FEB23" w:rsidR="005C79A7" w:rsidRPr="00684B6A" w:rsidRDefault="005C79A7" w:rsidP="00B47034">
      <w:pPr>
        <w:spacing w:line="480" w:lineRule="auto"/>
        <w:ind w:firstLine="360"/>
        <w:rPr>
          <w:rFonts w:cstheme="minorHAnsi"/>
        </w:rPr>
      </w:pPr>
      <w:r>
        <w:rPr>
          <w:rFonts w:cstheme="minorHAnsi"/>
        </w:rPr>
        <w:t xml:space="preserve">This </w:t>
      </w:r>
      <w:r w:rsidR="000B4CB0">
        <w:rPr>
          <w:rFonts w:cstheme="minorHAnsi"/>
        </w:rPr>
        <w:t xml:space="preserve">may </w:t>
      </w:r>
      <w:r>
        <w:rPr>
          <w:rFonts w:cstheme="minorHAnsi"/>
        </w:rPr>
        <w:t>suggest that the hot</w:t>
      </w:r>
      <w:r w:rsidR="00E862E5">
        <w:rPr>
          <w:rFonts w:cstheme="minorHAnsi"/>
        </w:rPr>
        <w:t>spot</w:t>
      </w:r>
      <w:r w:rsidR="00762A1B">
        <w:rPr>
          <w:rFonts w:cstheme="minorHAnsi"/>
        </w:rPr>
        <w:t xml:space="preserve">s </w:t>
      </w:r>
      <w:r>
        <w:rPr>
          <w:rFonts w:cstheme="minorHAnsi"/>
        </w:rPr>
        <w:t>are host expression modulators with</w:t>
      </w:r>
      <w:r w:rsidR="001C7116">
        <w:rPr>
          <w:rFonts w:cstheme="minorHAnsi"/>
        </w:rPr>
        <w:t xml:space="preserve"> parallel network interactions, but </w:t>
      </w:r>
      <w:r>
        <w:rPr>
          <w:rFonts w:cstheme="minorHAnsi"/>
        </w:rPr>
        <w:t xml:space="preserve">independent genetic targets within </w:t>
      </w:r>
      <w:r w:rsidR="001C7116">
        <w:rPr>
          <w:rFonts w:cstheme="minorHAnsi"/>
        </w:rPr>
        <w:t xml:space="preserve">each host </w:t>
      </w:r>
      <w:r>
        <w:rPr>
          <w:rFonts w:cstheme="minorHAnsi"/>
        </w:rPr>
        <w:t xml:space="preserve">network. </w:t>
      </w:r>
      <w:r w:rsidR="00065A08">
        <w:rPr>
          <w:rFonts w:cstheme="minorHAnsi"/>
        </w:rPr>
        <w:t xml:space="preserve">In effect, we see polygenicity of host expression regulation by the pathogen at the gene level, and at the network level. </w:t>
      </w:r>
      <w:r w:rsidR="00E3118D">
        <w:rPr>
          <w:rFonts w:cstheme="minorHAnsi"/>
        </w:rPr>
        <w:t xml:space="preserve">Pathogen eQTL hotspots have pleiotropic effects on multiple host genes, and multiple host networks. However, each host gene within these networks may be sensitive to a single pathogen eQTL hotspot. </w:t>
      </w:r>
      <w:r w:rsidR="001C7116">
        <w:rPr>
          <w:rFonts w:cstheme="minorHAnsi"/>
        </w:rPr>
        <w:t>Non-hotspot</w:t>
      </w:r>
      <w:r>
        <w:rPr>
          <w:rFonts w:cstheme="minorHAnsi"/>
        </w:rPr>
        <w:t xml:space="preserve"> eQTL </w:t>
      </w:r>
      <w:r>
        <w:rPr>
          <w:rFonts w:cstheme="minorHAnsi"/>
        </w:rPr>
        <w:lastRenderedPageBreak/>
        <w:t>may act in a more restricted</w:t>
      </w:r>
      <w:r w:rsidR="001C7116">
        <w:rPr>
          <w:rFonts w:cstheme="minorHAnsi"/>
        </w:rPr>
        <w:t xml:space="preserve"> pleiotropic</w:t>
      </w:r>
      <w:r>
        <w:rPr>
          <w:rFonts w:cstheme="minorHAnsi"/>
        </w:rPr>
        <w:t xml:space="preserve"> manner, to regulate expression of relatively few genes.</w:t>
      </w:r>
      <w:r w:rsidRPr="00AF76CA">
        <w:rPr>
          <w:rFonts w:cstheme="minorHAnsi"/>
        </w:rPr>
        <w:t xml:space="preserve"> </w:t>
      </w:r>
      <w:r>
        <w:rPr>
          <w:rFonts w:cstheme="minorHAnsi"/>
        </w:rPr>
        <w:t xml:space="preserve">This gives us an overarching pattern of polygenic </w:t>
      </w:r>
      <w:r w:rsidR="008F6ECE">
        <w:rPr>
          <w:rFonts w:cstheme="minorHAnsi"/>
        </w:rPr>
        <w:t xml:space="preserve">and pleiotropic </w:t>
      </w:r>
      <w:r>
        <w:rPr>
          <w:rFonts w:cstheme="minorHAnsi"/>
        </w:rPr>
        <w:t xml:space="preserve">genetic regulation, as both the host and pathogen appear to draw from extensive genetic variation to determine disease outcomes. </w:t>
      </w:r>
    </w:p>
    <w:p w14:paraId="69556C36" w14:textId="72832652" w:rsidR="00C67343" w:rsidRDefault="00C67343" w:rsidP="00031EA7">
      <w:pPr>
        <w:spacing w:line="480" w:lineRule="auto"/>
        <w:rPr>
          <w:rFonts w:cstheme="minorHAnsi"/>
          <w:b/>
        </w:rPr>
      </w:pPr>
      <w:commentRangeStart w:id="70"/>
      <w:r>
        <w:rPr>
          <w:rFonts w:cstheme="minorHAnsi"/>
          <w:b/>
        </w:rPr>
        <w:t xml:space="preserve">Detection of </w:t>
      </w:r>
      <w:r w:rsidR="00684B6A">
        <w:rPr>
          <w:rFonts w:cstheme="minorHAnsi"/>
          <w:b/>
        </w:rPr>
        <w:t xml:space="preserve">known </w:t>
      </w:r>
      <w:r>
        <w:rPr>
          <w:rFonts w:cstheme="minorHAnsi"/>
          <w:b/>
        </w:rPr>
        <w:t>pathogenicity genes and novel loci</w:t>
      </w:r>
      <w:commentRangeEnd w:id="70"/>
      <w:r w:rsidR="006169EE">
        <w:rPr>
          <w:rStyle w:val="CommentReference"/>
        </w:rPr>
        <w:commentReference w:id="70"/>
      </w:r>
    </w:p>
    <w:p w14:paraId="23EA53A4" w14:textId="77777777" w:rsidR="00867254" w:rsidRPr="00E47ED5" w:rsidRDefault="00867254" w:rsidP="00867254">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Pr>
          <w:rFonts w:cstheme="minorHAnsi"/>
        </w:rPr>
        <w:t>spot</w:t>
      </w:r>
      <w:r w:rsidRPr="00E47ED5">
        <w:rPr>
          <w:rFonts w:cstheme="minorHAnsi"/>
        </w:rPr>
        <w:t xml:space="preserve">s were annotated to 11 gene functions (Table N1). Among these, 4 </w:t>
      </w:r>
      <w:r>
        <w:rPr>
          <w:rFonts w:cstheme="minorHAnsi"/>
        </w:rPr>
        <w:t xml:space="preserve">are </w:t>
      </w:r>
      <w:r w:rsidRPr="00E47ED5">
        <w:rPr>
          <w:rFonts w:cstheme="minorHAnsi"/>
        </w:rPr>
        <w:t xml:space="preserve">enzymatic, including a glucose/ </w:t>
      </w:r>
      <w:proofErr w:type="spellStart"/>
      <w:r w:rsidRPr="00E47ED5">
        <w:rPr>
          <w:rFonts w:cstheme="minorHAnsi"/>
        </w:rPr>
        <w:t>ribitol</w:t>
      </w:r>
      <w:proofErr w:type="spellEnd"/>
      <w:r w:rsidRPr="00E47ED5">
        <w:rPr>
          <w:rFonts w:cstheme="minorHAnsi"/>
        </w:rPr>
        <w:t xml:space="preserve"> dehydrogenase and a glycoside hydrolase. These </w:t>
      </w:r>
      <w:r w:rsidRPr="00E47ED5">
        <w:rPr>
          <w:rFonts w:cstheme="minorHAnsi"/>
          <w:i/>
        </w:rPr>
        <w:t xml:space="preserve">B. cinerea </w:t>
      </w:r>
      <w:r w:rsidRPr="00E47ED5">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w:t>
      </w:r>
      <w:r>
        <w:rPr>
          <w:rFonts w:cstheme="minorHAnsi"/>
        </w:rPr>
        <w:t xml:space="preserve">Future studies into proteomics of </w:t>
      </w:r>
      <w:r w:rsidRPr="00684B6A">
        <w:rPr>
          <w:rFonts w:cstheme="minorHAnsi"/>
          <w:i/>
        </w:rPr>
        <w:t>B. cinerea</w:t>
      </w:r>
      <w:r>
        <w:rPr>
          <w:rFonts w:cstheme="minorHAnsi"/>
        </w:rPr>
        <w:t xml:space="preserve"> may elucidate direct vs. indirect effects of pathogen genes on host metabolism. </w:t>
      </w:r>
      <w:r w:rsidRPr="00E47ED5">
        <w:rPr>
          <w:rFonts w:cstheme="minorHAnsi"/>
        </w:rPr>
        <w:t xml:space="preserve">In fact, one </w:t>
      </w:r>
      <w:r w:rsidRPr="00684B6A">
        <w:rPr>
          <w:rFonts w:cstheme="minorHAnsi"/>
          <w:i/>
        </w:rPr>
        <w:t xml:space="preserve">A. thaliana </w:t>
      </w:r>
      <w:r w:rsidRPr="00E47ED5">
        <w:rPr>
          <w:rFonts w:cstheme="minorHAnsi"/>
        </w:rPr>
        <w:t>hot</w:t>
      </w:r>
      <w:r>
        <w:rPr>
          <w:rFonts w:cstheme="minorHAnsi"/>
        </w:rPr>
        <w:t>spot</w:t>
      </w:r>
      <w:r w:rsidRPr="00E47ED5">
        <w:rPr>
          <w:rFonts w:cstheme="minorHAnsi"/>
        </w:rPr>
        <w:t xml:space="preserve"> is annotated to a secreted glycoside hydrolase, which may directly interact with host metabolism. Either mechanism would likely stimulate major host responses and thus an expression response (Bcin16g01950, glycoside hydrolase, family 63). Among th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 xml:space="preserve">s, 4 were annotated to </w:t>
      </w:r>
      <w:r w:rsidRPr="00E47ED5">
        <w:rPr>
          <w:rFonts w:cstheme="minorHAnsi"/>
          <w:i/>
        </w:rPr>
        <w:t xml:space="preserve">B. cinerea </w:t>
      </w:r>
      <w:r w:rsidRPr="00E47ED5">
        <w:rPr>
          <w:rFonts w:cstheme="minorHAnsi"/>
        </w:rPr>
        <w:t>enzymes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 xml:space="preserve">. </w:t>
      </w:r>
    </w:p>
    <w:p w14:paraId="6F9781D5" w14:textId="570569EE" w:rsidR="00867254" w:rsidRPr="00514140" w:rsidRDefault="00867254" w:rsidP="00867254">
      <w:pPr>
        <w:spacing w:line="480" w:lineRule="auto"/>
        <w:ind w:firstLine="360"/>
        <w:rPr>
          <w:rFonts w:cstheme="minorHAnsi"/>
        </w:rPr>
      </w:pPr>
      <w:r w:rsidRPr="00E47ED5">
        <w:rPr>
          <w:rFonts w:cstheme="minorHAnsi"/>
        </w:rPr>
        <w:t xml:space="preserve">Two of the </w:t>
      </w:r>
      <w:r w:rsidRPr="00444C04">
        <w:rPr>
          <w:rFonts w:cstheme="minorHAnsi"/>
          <w:i/>
        </w:rPr>
        <w:t>B. cinerea</w:t>
      </w:r>
      <w:r w:rsidRPr="00E47ED5">
        <w:rPr>
          <w:rFonts w:cstheme="minorHAnsi"/>
        </w:rPr>
        <w:t xml:space="preserve"> hot</w:t>
      </w:r>
      <w:r>
        <w:rPr>
          <w:rFonts w:cstheme="minorHAnsi"/>
        </w:rPr>
        <w:t>spot</w:t>
      </w:r>
      <w:r w:rsidRPr="00E47ED5">
        <w:rPr>
          <w:rFonts w:cstheme="minorHAnsi"/>
        </w:rPr>
        <w:t>s may have direct effects on the transcription machinery (Bcin12g00330, Topoisomerase II-associated protein PAT1; Bcin09g06590, Helicase)</w:t>
      </w:r>
      <w:r w:rsidR="00046A9D">
        <w:rPr>
          <w:rFonts w:cstheme="minorHAnsi"/>
        </w:rPr>
        <w:t xml:space="preserve"> </w:t>
      </w:r>
      <w:r w:rsidRPr="00E47ED5">
        <w:rPr>
          <w:rFonts w:cstheme="minorHAnsi"/>
        </w:rPr>
        <w:t xml:space="preserve">(Table N1). Alternately, these genes may affect the number of nuclei per </w:t>
      </w:r>
      <w:r w:rsidRPr="00E47ED5">
        <w:rPr>
          <w:rFonts w:cstheme="minorHAnsi"/>
          <w:i/>
        </w:rPr>
        <w:t>B. cinerea</w:t>
      </w:r>
      <w:r w:rsidRPr="00E47ED5">
        <w:rPr>
          <w:rFonts w:cstheme="minorHAnsi"/>
        </w:rPr>
        <w:t xml:space="preserve"> mycelial cell, potentially altering the virulence of the pathogen.</w:t>
      </w:r>
      <w:r>
        <w:rPr>
          <w:rFonts w:cstheme="minorHAnsi"/>
        </w:rPr>
        <w:t xml:space="preserve"> Some loci show clearer links to virulence, including eQTL hotspots whose expression is positively correlated with lesion size, or whose targets include members of major virulence co-expression networks, and genes with known virulence mechanisms. Further, approximately 1/3 of </w:t>
      </w:r>
      <w:r>
        <w:rPr>
          <w:rFonts w:cstheme="minorHAnsi"/>
        </w:rPr>
        <w:lastRenderedPageBreak/>
        <w:t xml:space="preserve">our hotspot loci and 1/5 of the hotspot target genes currently lack gene ontology information (Table N1, Table N2). As such, this study identifies a large number of novel virulence-associated loci within </w:t>
      </w:r>
      <w:r w:rsidRPr="00EB111C">
        <w:rPr>
          <w:rFonts w:cstheme="minorHAnsi"/>
          <w:i/>
        </w:rPr>
        <w:t>B. cinerea</w:t>
      </w:r>
      <w:r>
        <w:rPr>
          <w:rFonts w:cstheme="minorHAnsi"/>
        </w:rPr>
        <w:t xml:space="preserve">. </w:t>
      </w:r>
    </w:p>
    <w:p w14:paraId="421E5C00" w14:textId="0FAE237D" w:rsidR="00C67343" w:rsidRDefault="00720FAF" w:rsidP="00031EA7">
      <w:pPr>
        <w:spacing w:line="480" w:lineRule="auto"/>
        <w:rPr>
          <w:rFonts w:cstheme="minorHAnsi"/>
          <w:b/>
        </w:rPr>
      </w:pPr>
      <w:commentRangeStart w:id="71"/>
      <w:r>
        <w:rPr>
          <w:rFonts w:cstheme="minorHAnsi"/>
          <w:b/>
        </w:rPr>
        <w:t>Drawing connections from genome to phenotype</w:t>
      </w:r>
    </w:p>
    <w:p w14:paraId="170FBC10" w14:textId="77777777" w:rsidR="00514140" w:rsidRDefault="00514140" w:rsidP="00514140">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w:t>
      </w:r>
    </w:p>
    <w:p w14:paraId="51AE8236" w14:textId="77777777"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2EC627A3" w14:textId="42F7E5AF" w:rsidR="00514140" w:rsidRPr="00E47ED5" w:rsidRDefault="00514140" w:rsidP="00514140">
      <w:pPr>
        <w:spacing w:line="480" w:lineRule="auto"/>
        <w:ind w:firstLine="360"/>
        <w:rPr>
          <w:rFonts w:cstheme="minorHAnsi"/>
        </w:rPr>
      </w:pPr>
      <w:r>
        <w:rPr>
          <w:rFonts w:cstheme="minorHAnsi"/>
        </w:rPr>
        <w:t>One of the major host networks targeted by the hot</w:t>
      </w:r>
      <w:r w:rsidR="00E862E5">
        <w:rPr>
          <w:rFonts w:cstheme="minorHAnsi"/>
        </w:rPr>
        <w:t>spot</w:t>
      </w:r>
      <w:r>
        <w:rPr>
          <w:rFonts w:cstheme="minorHAnsi"/>
        </w:rPr>
        <w:t xml:space="preserve">s contains genes with an early expression response that predicts plant resistance at 72 </w:t>
      </w:r>
      <w:proofErr w:type="spellStart"/>
      <w:r>
        <w:rPr>
          <w:rFonts w:cstheme="minorHAnsi"/>
        </w:rPr>
        <w:t>hpi</w:t>
      </w:r>
      <w:proofErr w:type="spellEnd"/>
      <w:r>
        <w:rPr>
          <w:rFonts w:cstheme="minorHAnsi"/>
        </w:rPr>
        <w:t xml:space="preserve">. This study points to pathogen loci that are potentially modulating these host pathway responses to define virulence outcomes. </w:t>
      </w:r>
      <w:commentRangeEnd w:id="71"/>
      <w:r w:rsidR="006169EE">
        <w:rPr>
          <w:rStyle w:val="CommentReference"/>
        </w:rPr>
        <w:commentReference w:id="71"/>
      </w:r>
    </w:p>
    <w:p w14:paraId="0065715C" w14:textId="02B8901F" w:rsidR="00514140" w:rsidRDefault="00514140" w:rsidP="00031EA7">
      <w:pPr>
        <w:spacing w:line="480" w:lineRule="auto"/>
        <w:rPr>
          <w:rFonts w:cstheme="minorHAnsi"/>
          <w:b/>
        </w:rPr>
      </w:pPr>
      <w:r>
        <w:rPr>
          <w:rFonts w:cstheme="minorHAnsi"/>
          <w:b/>
        </w:rPr>
        <w:t>Conclusion</w:t>
      </w:r>
    </w:p>
    <w:p w14:paraId="7D7DB65F" w14:textId="18E1A8C6" w:rsidR="00A20C1B" w:rsidRDefault="00720FAF" w:rsidP="00FA464C">
      <w:pPr>
        <w:spacing w:line="480" w:lineRule="auto"/>
        <w:ind w:firstLine="720"/>
      </w:pPr>
      <w:r>
        <w:lastRenderedPageBreak/>
        <w:t xml:space="preserve">This study, to our knowledge, </w:t>
      </w:r>
      <w:r w:rsidR="00FA464C">
        <w:t xml:space="preserve">is one of the first to conduct a genome-wide mapping of loci controlling variation in the transcriptomes of both the host and the pathogen. This showed a preponderance of </w:t>
      </w:r>
      <w:r w:rsidR="00FA464C" w:rsidRPr="00FB329B">
        <w:rPr>
          <w:i/>
        </w:rPr>
        <w:t>trans</w:t>
      </w:r>
      <w:r w:rsidR="00FA464C">
        <w:t>-acting polymorphisms with predominantly moderate to small effects suggesting that a polygenic architecture underlies the transcriptome variation</w:t>
      </w:r>
      <w:r w:rsidR="009F105D">
        <w:t>,</w:t>
      </w:r>
      <w:r w:rsidR="00FA464C">
        <w:t xml:space="preserve"> </w:t>
      </w:r>
      <w:proofErr w:type="gramStart"/>
      <w:r w:rsidR="00FA464C">
        <w:t>similar to</w:t>
      </w:r>
      <w:proofErr w:type="gramEnd"/>
      <w:r w:rsidR="00FA464C">
        <w:t xml:space="preserve"> the virulence interaction. Using previously defined transcriptome modules showed that there may be a modular structure to these effects</w:t>
      </w:r>
      <w:r w:rsidR="009F105D">
        <w:t>,</w:t>
      </w:r>
      <w:r w:rsidR="00FA464C">
        <w:t xml:space="preserve"> with specific </w:t>
      </w:r>
      <w:r w:rsidR="0016138F">
        <w:t xml:space="preserve">pathogen </w:t>
      </w:r>
      <w:r w:rsidR="00FA464C">
        <w:t>SNPs linking to specific modules</w:t>
      </w:r>
      <w:r w:rsidR="0016138F">
        <w:t xml:space="preserve"> in either the host or the pathogen</w:t>
      </w:r>
      <w:r w:rsidR="00FA464C">
        <w:t>.</w:t>
      </w:r>
      <w:r w:rsidR="0016138F">
        <w:t xml:space="preserve"> These SNPs identify key candidate genes that may be modulating the host-pathogen interaction and future studies will need to assess if this is the case and how these cross-species regulatory interactions are being mediated.</w:t>
      </w:r>
      <w:r w:rsidR="00FA464C">
        <w:t xml:space="preserve"> </w:t>
      </w:r>
    </w:p>
    <w:p w14:paraId="241460E4" w14:textId="77777777" w:rsidR="009F105D" w:rsidRPr="00A20C1B" w:rsidRDefault="009F105D" w:rsidP="00FA464C">
      <w:pPr>
        <w:spacing w:line="480" w:lineRule="auto"/>
        <w:ind w:firstLine="720"/>
      </w:pPr>
    </w:p>
    <w:bookmarkEnd w:id="64"/>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lastRenderedPageBreak/>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w:t>
      </w:r>
      <w:r w:rsidRPr="0035605C">
        <w:rPr>
          <w:rFonts w:cstheme="minorHAnsi"/>
        </w:rPr>
        <w:lastRenderedPageBreak/>
        <w:t xml:space="preserve">&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 xml:space="preserve">s, the rest are unique genes. Two genes on </w:t>
      </w:r>
      <w:r w:rsidR="008F6DEC" w:rsidRPr="0035605C">
        <w:rPr>
          <w:rFonts w:cstheme="minorHAnsi"/>
        </w:rPr>
        <w:lastRenderedPageBreak/>
        <w:t>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w:t>
      </w:r>
      <w:r w:rsidRPr="0035605C">
        <w:rPr>
          <w:rFonts w:cstheme="minorHAnsi"/>
        </w:rPr>
        <w:lastRenderedPageBreak/>
        <w:t xml:space="preserve">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4FF81E1C" w:rsidR="00FE1D89" w:rsidRDefault="00FE1D89" w:rsidP="00FE1D89">
      <w:pPr>
        <w:spacing w:line="480" w:lineRule="auto"/>
        <w:rPr>
          <w:rFonts w:cstheme="minorHAnsi"/>
          <w:b/>
        </w:rPr>
      </w:pPr>
      <w:commentRangeStart w:id="72"/>
      <w:r w:rsidRPr="0035605C">
        <w:rPr>
          <w:rFonts w:cstheme="minorHAnsi"/>
          <w:b/>
        </w:rPr>
        <w:t>Table N1. Annotation of the hot</w:t>
      </w:r>
      <w:r w:rsidR="006C2ED9">
        <w:rPr>
          <w:rFonts w:cstheme="minorHAnsi"/>
          <w:b/>
        </w:rPr>
        <w:t>spot</w:t>
      </w:r>
      <w:r w:rsidRPr="0035605C">
        <w:rPr>
          <w:rFonts w:cstheme="minorHAnsi"/>
          <w:b/>
        </w:rPr>
        <w:t>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commentRangeEnd w:id="72"/>
      <w:r w:rsidR="00195935">
        <w:rPr>
          <w:rStyle w:val="CommentReference"/>
        </w:rPr>
        <w:commentReference w:id="72"/>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4B28C783"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1F9F6DAB" w14:textId="47D876FA" w:rsidR="00F14C7D" w:rsidRPr="00675944" w:rsidRDefault="00675944" w:rsidP="00675944">
      <w:r w:rsidRPr="001A1C36">
        <w:rPr>
          <w:b/>
          <w:bCs/>
        </w:rPr>
        <w:t xml:space="preserve">Figure N4.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w:t>
      </w:r>
      <w:r w:rsidRPr="001A1C36">
        <w:lastRenderedPageBreak/>
        <w:t xml:space="preserve">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 (Figure X5). Panel c is the gene models of the biosynthetic gene network, with the cluster 3 deletion indicated as a triangle.</w:t>
      </w: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0D1D388E" w:rsidR="00977D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27D87FA6" w:rsidR="00347CCE" w:rsidRDefault="00347CCE"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commentRangeStart w:id="73"/>
      <w:r>
        <w:rPr>
          <w:rFonts w:cstheme="minorHAnsi"/>
          <w:b/>
          <w:bCs/>
        </w:rPr>
        <w:t>SUPPLEMENTAL FIGURE AND TABLE LEGENDS</w:t>
      </w:r>
      <w:commentRangeEnd w:id="73"/>
      <w:r w:rsidR="00195935">
        <w:rPr>
          <w:rStyle w:val="CommentReference"/>
        </w:rPr>
        <w:commentReference w:id="73"/>
      </w:r>
    </w:p>
    <w:p w14:paraId="30F9ABB5" w14:textId="77777777" w:rsidR="00334C3C" w:rsidRPr="00334C3C" w:rsidRDefault="00334C3C" w:rsidP="00334C3C">
      <w:pPr>
        <w:spacing w:after="0" w:line="240" w:lineRule="auto"/>
        <w:rPr>
          <w:rFonts w:cstheme="minorHAnsi"/>
          <w:b/>
          <w:bCs/>
        </w:rPr>
      </w:pPr>
    </w:p>
    <w:p w14:paraId="4657A0B4" w14:textId="3935757F" w:rsidR="00334C3C" w:rsidRDefault="00334C3C" w:rsidP="00334C3C">
      <w:pPr>
        <w:spacing w:line="480" w:lineRule="auto"/>
        <w:rPr>
          <w:rFonts w:cstheme="minorHAnsi"/>
          <w:b/>
        </w:rPr>
      </w:pPr>
      <w:r w:rsidRPr="0035605C">
        <w:rPr>
          <w:rFonts w:cstheme="minorHAnsi"/>
          <w:b/>
        </w:rPr>
        <w:t xml:space="preserve">Table </w:t>
      </w:r>
      <w:r>
        <w:rPr>
          <w:rFonts w:cstheme="minorHAnsi"/>
          <w:b/>
        </w:rPr>
        <w:t>S</w:t>
      </w:r>
      <w:r w:rsidRPr="0035605C">
        <w:rPr>
          <w:rFonts w:cstheme="minorHAnsi"/>
          <w:b/>
        </w:rPr>
        <w:t>N2</w:t>
      </w:r>
      <w:r>
        <w:rPr>
          <w:rFonts w:cstheme="minorHAnsi"/>
          <w:b/>
        </w:rPr>
        <w:t>a</w:t>
      </w:r>
      <w:r w:rsidRPr="0035605C">
        <w:rPr>
          <w:rFonts w:cstheme="minorHAnsi"/>
          <w:b/>
        </w:rPr>
        <w:t xml:space="preserve">.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Pr>
          <w:rFonts w:cstheme="minorHAnsi"/>
          <w:b/>
        </w:rPr>
        <w:t>spots</w:t>
      </w:r>
      <w:r w:rsidRPr="0035605C">
        <w:rPr>
          <w:rFonts w:cstheme="minorHAnsi"/>
          <w:b/>
        </w:rPr>
        <w:t>.</w:t>
      </w:r>
    </w:p>
    <w:p w14:paraId="52E95437" w14:textId="26833F77" w:rsidR="00334C3C" w:rsidRPr="0035605C" w:rsidRDefault="00334C3C" w:rsidP="00334C3C">
      <w:pPr>
        <w:spacing w:line="480" w:lineRule="auto"/>
        <w:rPr>
          <w:rFonts w:cstheme="minorHAnsi"/>
          <w:b/>
        </w:rPr>
      </w:pPr>
      <w:r>
        <w:rPr>
          <w:rFonts w:cstheme="minorHAnsi"/>
          <w:b/>
        </w:rPr>
        <w:t xml:space="preserve">Table SN2b. Functional summary of the </w:t>
      </w:r>
      <w:r w:rsidRPr="00334C3C">
        <w:rPr>
          <w:rFonts w:cstheme="minorHAnsi"/>
          <w:b/>
          <w:i/>
        </w:rPr>
        <w:t>B. cinerea</w:t>
      </w:r>
      <w:r>
        <w:rPr>
          <w:rFonts w:cstheme="minorHAnsi"/>
          <w:b/>
        </w:rPr>
        <w:t xml:space="preserve"> genetic targets of </w:t>
      </w:r>
      <w:r w:rsidRPr="00334C3C">
        <w:rPr>
          <w:rFonts w:cstheme="minorHAnsi"/>
          <w:b/>
          <w:i/>
        </w:rPr>
        <w:t>B. cinerea</w:t>
      </w:r>
      <w:r>
        <w:rPr>
          <w:rFonts w:cstheme="minorHAnsi"/>
          <w:b/>
        </w:rPr>
        <w:t xml:space="preserve"> hotspots.</w:t>
      </w:r>
    </w:p>
    <w:p w14:paraId="2ABCE525" w14:textId="219FC930" w:rsidR="00334C3C" w:rsidRDefault="00334C3C" w:rsidP="00334C3C">
      <w:pPr>
        <w:spacing w:line="480" w:lineRule="auto"/>
        <w:rPr>
          <w:rFonts w:cstheme="minorHAnsi"/>
          <w:b/>
        </w:rPr>
      </w:pPr>
      <w:r w:rsidRPr="0035605C">
        <w:rPr>
          <w:rFonts w:cstheme="minorHAnsi"/>
          <w:b/>
        </w:rPr>
        <w:t xml:space="preserve">Table </w:t>
      </w:r>
      <w:r>
        <w:rPr>
          <w:rFonts w:cstheme="minorHAnsi"/>
          <w:b/>
        </w:rPr>
        <w:t>S</w:t>
      </w:r>
      <w:r w:rsidRPr="0035605C">
        <w:rPr>
          <w:rFonts w:cstheme="minorHAnsi"/>
          <w:b/>
        </w:rPr>
        <w:t>N3</w:t>
      </w:r>
      <w:r>
        <w:rPr>
          <w:rFonts w:cstheme="minorHAnsi"/>
          <w:b/>
        </w:rPr>
        <w:t>a</w:t>
      </w:r>
      <w:r w:rsidRPr="0035605C">
        <w:rPr>
          <w:rFonts w:cstheme="minorHAnsi"/>
          <w:b/>
        </w:rPr>
        <w:t xml:space="preserve">.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Pr>
          <w:rFonts w:cstheme="minorHAnsi"/>
          <w:b/>
        </w:rPr>
        <w:t>spot</w:t>
      </w:r>
      <w:r w:rsidRPr="0035605C">
        <w:rPr>
          <w:rFonts w:cstheme="minorHAnsi"/>
          <w:b/>
        </w:rPr>
        <w:t xml:space="preserve">s. </w:t>
      </w:r>
    </w:p>
    <w:p w14:paraId="126C2655" w14:textId="54D9B2F0" w:rsidR="00062301" w:rsidRPr="00334C3C" w:rsidRDefault="00334C3C" w:rsidP="00334C3C">
      <w:pPr>
        <w:spacing w:line="480" w:lineRule="auto"/>
        <w:rPr>
          <w:rFonts w:cstheme="minorHAnsi"/>
          <w:b/>
        </w:rPr>
      </w:pPr>
      <w:r>
        <w:rPr>
          <w:rFonts w:cstheme="minorHAnsi"/>
          <w:b/>
        </w:rPr>
        <w:t xml:space="preserve">Table SN3b. Gene ontology analysis of the </w:t>
      </w:r>
      <w:r w:rsidRPr="00334C3C">
        <w:rPr>
          <w:rFonts w:cstheme="minorHAnsi"/>
          <w:b/>
          <w:i/>
        </w:rPr>
        <w:t xml:space="preserve">A. thaliana </w:t>
      </w:r>
      <w:r>
        <w:rPr>
          <w:rFonts w:cstheme="minorHAnsi"/>
          <w:b/>
        </w:rPr>
        <w:t xml:space="preserve">genetic targets of </w:t>
      </w:r>
      <w:r w:rsidRPr="00334C3C">
        <w:rPr>
          <w:rFonts w:cstheme="minorHAnsi"/>
          <w:b/>
          <w:i/>
        </w:rPr>
        <w:t>B. cinerea</w:t>
      </w:r>
      <w:r>
        <w:rPr>
          <w:rFonts w:cstheme="minorHAnsi"/>
          <w:b/>
        </w:rPr>
        <w:t xml:space="preserve"> hotspots.</w:t>
      </w:r>
    </w:p>
    <w:p w14:paraId="653BB735" w14:textId="77777777" w:rsidR="00347CCE" w:rsidRDefault="00347CCE" w:rsidP="00347CCE">
      <w:r w:rsidRPr="00FE0E2F">
        <w:rPr>
          <w:b/>
        </w:rPr>
        <w:t xml:space="preserve">Figure SR1.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w:t>
      </w:r>
      <w:r w:rsidRPr="0068108C">
        <w:lastRenderedPageBreak/>
        <w:t xml:space="preserve">SNP identified by GEMMA association with each transcript expression profile (lowest p-value for association) out of 5 permutations. </w:t>
      </w:r>
    </w:p>
    <w:p w14:paraId="3EF060EB" w14:textId="77777777" w:rsidR="00347CCE" w:rsidRDefault="00347CCE" w:rsidP="00347CCE">
      <w:r w:rsidRPr="00FE0E2F">
        <w:rPr>
          <w:b/>
        </w:rPr>
        <w:t xml:space="preserve">Figure SR2.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77777777" w:rsidR="00347CCE" w:rsidRPr="001A1C36" w:rsidRDefault="00347CCE" w:rsidP="00347CCE">
      <w:r w:rsidRPr="00FE0E2F">
        <w:rPr>
          <w:b/>
        </w:rPr>
        <w:t xml:space="preserve">Figure SR3.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77777777" w:rsidR="00347CCE" w:rsidRDefault="00347CCE" w:rsidP="00347CCE">
      <w:r w:rsidRPr="00FE0E2F">
        <w:rPr>
          <w:b/>
        </w:rPr>
        <w:t xml:space="preserve">Figure SR4.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33BA17E3" w:rsidR="00347CCE" w:rsidRPr="00347CCE" w:rsidRDefault="00347CCE" w:rsidP="00347CCE">
      <w:r w:rsidRPr="00FE0E2F">
        <w:rPr>
          <w:b/>
        </w:rPr>
        <w:t xml:space="preserve">Figure SR5.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7869C60" w14:textId="77777777" w:rsidR="00E00308" w:rsidRPr="00E00308" w:rsidRDefault="00812637" w:rsidP="00E00308">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E00308" w:rsidRPr="00E00308">
        <w:t xml:space="preserve">Allen, M., M. M. Carrasquillo, C. Funk, B. D. Heavner, F. Zou, C. S. Younkin, J. D. Burgess, H.-S. Chai, J. Crook and J. A. Eddy (2016). "Human whole genome genotype and transcriptome data for Alzheimer’s and other neurodegenerative diseases." </w:t>
      </w:r>
      <w:r w:rsidR="00E00308" w:rsidRPr="00E00308">
        <w:rPr>
          <w:u w:val="single"/>
        </w:rPr>
        <w:t>Scientific data</w:t>
      </w:r>
      <w:r w:rsidR="00E00308" w:rsidRPr="00E00308">
        <w:t xml:space="preserve"> </w:t>
      </w:r>
      <w:r w:rsidR="00E00308" w:rsidRPr="00E00308">
        <w:rPr>
          <w:b/>
        </w:rPr>
        <w:t>3</w:t>
      </w:r>
      <w:r w:rsidR="00E00308" w:rsidRPr="00E00308">
        <w:t>: 160089.</w:t>
      </w:r>
    </w:p>
    <w:p w14:paraId="49E627C7" w14:textId="77777777" w:rsidR="00E00308" w:rsidRPr="00E00308" w:rsidRDefault="00E00308" w:rsidP="00E00308">
      <w:pPr>
        <w:pStyle w:val="EndNoteBibliography"/>
        <w:spacing w:after="0"/>
      </w:pPr>
      <w:r w:rsidRPr="00E00308">
        <w:t xml:space="preserve">Atwell, S., J. Corwin, N. Soltis and D. Kliebenstein (2018). "Resequencing and association mapping of the generalist pathogen Botrytis cinerea." </w:t>
      </w:r>
      <w:r w:rsidRPr="00E00308">
        <w:rPr>
          <w:u w:val="single"/>
        </w:rPr>
        <w:t>bioRxiv</w:t>
      </w:r>
      <w:r w:rsidRPr="00E00308">
        <w:t>.</w:t>
      </w:r>
    </w:p>
    <w:p w14:paraId="6CBF04F1" w14:textId="77777777" w:rsidR="00E00308" w:rsidRPr="00E00308" w:rsidRDefault="00E00308" w:rsidP="00E00308">
      <w:pPr>
        <w:pStyle w:val="EndNoteBibliography"/>
        <w:spacing w:after="0"/>
      </w:pPr>
      <w:r w:rsidRPr="00E00308">
        <w:t xml:space="preserve">Atwell, S., J. Corwin, N. Soltis, A. Subedy, K. Denby and D. J. Kliebenstein (2015). "Whole genome resequencing of Botrytis cinerea isolates identifies high levels of standing diversity." </w:t>
      </w:r>
      <w:r w:rsidRPr="00E00308">
        <w:rPr>
          <w:u w:val="single"/>
        </w:rPr>
        <w:t>Frontiers in microbiology</w:t>
      </w:r>
      <w:r w:rsidRPr="00E00308">
        <w:t xml:space="preserve"> </w:t>
      </w:r>
      <w:r w:rsidRPr="00E00308">
        <w:rPr>
          <w:b/>
        </w:rPr>
        <w:t>6</w:t>
      </w:r>
      <w:r w:rsidRPr="00E00308">
        <w:t>: 996.</w:t>
      </w:r>
    </w:p>
    <w:p w14:paraId="2591A34D" w14:textId="77777777" w:rsidR="00E00308" w:rsidRPr="00E00308" w:rsidRDefault="00E00308" w:rsidP="00E00308">
      <w:pPr>
        <w:pStyle w:val="EndNoteBibliography"/>
        <w:spacing w:after="0"/>
      </w:pPr>
      <w:r w:rsidRPr="00E00308">
        <w:t xml:space="preserve">Barrett, L. G., J. M. Kniskern, N. Bodenhausen, W. Zhang and J. Bergelson (2009). "Continua of specificity and virulence in plant host–pathogen interactions: causes and consequences." </w:t>
      </w:r>
      <w:r w:rsidRPr="00E00308">
        <w:rPr>
          <w:u w:val="single"/>
        </w:rPr>
        <w:t>New Phytologist</w:t>
      </w:r>
      <w:r w:rsidRPr="00E00308">
        <w:t xml:space="preserve"> </w:t>
      </w:r>
      <w:r w:rsidRPr="00E00308">
        <w:rPr>
          <w:b/>
        </w:rPr>
        <w:t>183</w:t>
      </w:r>
      <w:r w:rsidRPr="00E00308">
        <w:t>(3): 513-529.</w:t>
      </w:r>
    </w:p>
    <w:p w14:paraId="59412918" w14:textId="77777777" w:rsidR="00E00308" w:rsidRPr="00E00308" w:rsidRDefault="00E00308" w:rsidP="00E00308">
      <w:pPr>
        <w:pStyle w:val="EndNoteBibliography"/>
        <w:spacing w:after="0"/>
      </w:pPr>
      <w:r w:rsidRPr="00E00308">
        <w:t xml:space="preserve">Bartha, I., P. J. McLaren, C. Brumme, R. Harrigan, A. Telenti and J. Fellay (2017). "Estimating the respective contributions of human and viral genetic variation to HIV control." </w:t>
      </w:r>
      <w:r w:rsidRPr="00E00308">
        <w:rPr>
          <w:u w:val="single"/>
        </w:rPr>
        <w:t>PLoS computational biology</w:t>
      </w:r>
      <w:r w:rsidRPr="00E00308">
        <w:t xml:space="preserve"> </w:t>
      </w:r>
      <w:r w:rsidRPr="00E00308">
        <w:rPr>
          <w:b/>
        </w:rPr>
        <w:t>13</w:t>
      </w:r>
      <w:r w:rsidRPr="00E00308">
        <w:t>(2): e1005339.</w:t>
      </w:r>
    </w:p>
    <w:p w14:paraId="2BD12872" w14:textId="77777777" w:rsidR="00E00308" w:rsidRPr="00E00308" w:rsidRDefault="00E00308" w:rsidP="00E00308">
      <w:pPr>
        <w:pStyle w:val="EndNoteBibliography"/>
        <w:spacing w:after="0"/>
      </w:pPr>
      <w:r w:rsidRPr="00E00308">
        <w:lastRenderedPageBreak/>
        <w:t xml:space="preserve">Bartoli, C. and F. Roux (2017). "Genome-Wide Association Studies In Plant Pathosystems: Toward an Ecological Genomics Approach." </w:t>
      </w:r>
      <w:r w:rsidRPr="00E00308">
        <w:rPr>
          <w:u w:val="single"/>
        </w:rPr>
        <w:t>Frontiers in plant science</w:t>
      </w:r>
      <w:r w:rsidRPr="00E00308">
        <w:t xml:space="preserve"> </w:t>
      </w:r>
      <w:r w:rsidRPr="00E00308">
        <w:rPr>
          <w:b/>
        </w:rPr>
        <w:t>8</w:t>
      </w:r>
      <w:r w:rsidRPr="00E00308">
        <w:t>.</w:t>
      </w:r>
    </w:p>
    <w:p w14:paraId="3D6EBE9D" w14:textId="77777777" w:rsidR="00E00308" w:rsidRPr="00E00308" w:rsidRDefault="00E00308" w:rsidP="00E00308">
      <w:pPr>
        <w:pStyle w:val="EndNoteBibliography"/>
        <w:spacing w:after="0"/>
      </w:pPr>
      <w:r w:rsidRPr="00E00308">
        <w:t xml:space="preserve">Brem, R. B., G. Yvert, R. Clinton and L. Kruglyak (2002). "Genetic dissection of transcriptional regulation in budding yeast." </w:t>
      </w:r>
      <w:r w:rsidRPr="00E00308">
        <w:rPr>
          <w:u w:val="single"/>
        </w:rPr>
        <w:t>Science</w:t>
      </w:r>
      <w:r w:rsidRPr="00E00308">
        <w:t xml:space="preserve"> </w:t>
      </w:r>
      <w:r w:rsidRPr="00E00308">
        <w:rPr>
          <w:b/>
        </w:rPr>
        <w:t>296</w:t>
      </w:r>
      <w:r w:rsidRPr="00E00308">
        <w:t>(5568): 752-755.</w:t>
      </w:r>
    </w:p>
    <w:p w14:paraId="7578934C" w14:textId="77777777" w:rsidR="00E00308" w:rsidRPr="00E00308" w:rsidRDefault="00E00308" w:rsidP="00E00308">
      <w:pPr>
        <w:pStyle w:val="EndNoteBibliography"/>
        <w:spacing w:after="0"/>
      </w:pPr>
      <w:r w:rsidRPr="00E00308">
        <w:t xml:space="preserve">Chan, E. K., H. C. Rowe and D. J. Kliebenstein (2010). "Understanding the evolution of defense metabolites in Arabidopsis thaliana using genome-wide association mapping." </w:t>
      </w:r>
      <w:r w:rsidRPr="00E00308">
        <w:rPr>
          <w:u w:val="single"/>
        </w:rPr>
        <w:t>Genetics</w:t>
      </w:r>
      <w:r w:rsidRPr="00E00308">
        <w:t xml:space="preserve"> </w:t>
      </w:r>
      <w:r w:rsidRPr="00E00308">
        <w:rPr>
          <w:b/>
        </w:rPr>
        <w:t>185</w:t>
      </w:r>
      <w:r w:rsidRPr="00E00308">
        <w:t>(3): 991-1007.</w:t>
      </w:r>
    </w:p>
    <w:p w14:paraId="66C3B7BE" w14:textId="77777777" w:rsidR="00E00308" w:rsidRPr="00E00308" w:rsidRDefault="00E00308" w:rsidP="00E00308">
      <w:pPr>
        <w:pStyle w:val="EndNoteBibliography"/>
        <w:spacing w:after="0"/>
      </w:pPr>
      <w:r w:rsidRPr="00E00308">
        <w:t xml:space="preserve">Chen, X., C. A. Hackett, R. E. Niks, P. E. Hedley, C. Booth, A. Druka, T. C. Marcel, A. Vels, M. Bayer and I. Milne (2010). "An eQTL analysis of partial resistance to Puccinia hordei in barley." </w:t>
      </w:r>
      <w:r w:rsidRPr="00E00308">
        <w:rPr>
          <w:u w:val="single"/>
        </w:rPr>
        <w:t>PLoS One</w:t>
      </w:r>
      <w:r w:rsidRPr="00E00308">
        <w:t xml:space="preserve"> </w:t>
      </w:r>
      <w:r w:rsidRPr="00E00308">
        <w:rPr>
          <w:b/>
        </w:rPr>
        <w:t>5</w:t>
      </w:r>
      <w:r w:rsidRPr="00E00308">
        <w:t>(1): e8598.</w:t>
      </w:r>
    </w:p>
    <w:p w14:paraId="013B8BBD" w14:textId="77777777" w:rsidR="00E00308" w:rsidRPr="00E00308" w:rsidRDefault="00E00308" w:rsidP="00E00308">
      <w:pPr>
        <w:pStyle w:val="EndNoteBibliography"/>
        <w:spacing w:after="0"/>
      </w:pPr>
      <w:r w:rsidRPr="00E00308">
        <w:t xml:space="preserve">Christie, N., A. A. Myburg, F. Joubert, S. L. Murray, M. Carstens, Y. C. Lin, J. Meyer, B. G. Crampton, S. A. Christensen and J. F. Ntuli (2017). "Systems genetics reveals a transcriptional network associated with susceptibility in the maize–grey leaf spot pathosystem." </w:t>
      </w:r>
      <w:r w:rsidRPr="00E00308">
        <w:rPr>
          <w:u w:val="single"/>
        </w:rPr>
        <w:t>The Plant Journal</w:t>
      </w:r>
      <w:r w:rsidRPr="00E00308">
        <w:t xml:space="preserve"> </w:t>
      </w:r>
      <w:r w:rsidRPr="00E00308">
        <w:rPr>
          <w:b/>
        </w:rPr>
        <w:t>89</w:t>
      </w:r>
      <w:r w:rsidRPr="00E00308">
        <w:t>(4): 746-763.</w:t>
      </w:r>
    </w:p>
    <w:p w14:paraId="63A7025A" w14:textId="77777777" w:rsidR="00E00308" w:rsidRPr="00E00308" w:rsidRDefault="00E00308" w:rsidP="00E00308">
      <w:pPr>
        <w:pStyle w:val="EndNoteBibliography"/>
        <w:spacing w:after="0"/>
      </w:pPr>
      <w:r w:rsidRPr="00E00308">
        <w:t xml:space="preserve">Colmenares, A. J., J. Aleu, R. Duran-Patron, I. G. Collado and R. Hernandez-Galan (2002). "The putative role of botrydial and related metabolites in the infection mechanism of Botrytis cinerea." </w:t>
      </w:r>
      <w:r w:rsidRPr="00E00308">
        <w:rPr>
          <w:u w:val="single"/>
        </w:rPr>
        <w:t>Journal of chemical ecology</w:t>
      </w:r>
      <w:r w:rsidRPr="00E00308">
        <w:t xml:space="preserve"> </w:t>
      </w:r>
      <w:r w:rsidRPr="00E00308">
        <w:rPr>
          <w:b/>
        </w:rPr>
        <w:t>28</w:t>
      </w:r>
      <w:r w:rsidRPr="00E00308">
        <w:t>(5): 997-1005.</w:t>
      </w:r>
    </w:p>
    <w:p w14:paraId="10BCA2DA" w14:textId="77777777" w:rsidR="00E00308" w:rsidRPr="00E00308" w:rsidRDefault="00E00308" w:rsidP="00E00308">
      <w:pPr>
        <w:pStyle w:val="EndNoteBibliography"/>
        <w:spacing w:after="0"/>
      </w:pPr>
      <w:r w:rsidRPr="00E00308">
        <w:t xml:space="preserve">Corwin, J. A., D. Copeland, J. Feusier, A. Subedy, R. Eshbaugh, C. Palmer, J. Maloof and D. J. Kliebenstein (2016). "The quantitative basis of the Arabidopsis innate immune system to endemic pathogens depends on pathogen genetics." </w:t>
      </w:r>
      <w:r w:rsidRPr="00E00308">
        <w:rPr>
          <w:u w:val="single"/>
        </w:rPr>
        <w:t>PLoS Genet</w:t>
      </w:r>
      <w:r w:rsidRPr="00E00308">
        <w:t xml:space="preserve"> </w:t>
      </w:r>
      <w:r w:rsidRPr="00E00308">
        <w:rPr>
          <w:b/>
        </w:rPr>
        <w:t>12</w:t>
      </w:r>
      <w:r w:rsidRPr="00E00308">
        <w:t>(2): e1005789.</w:t>
      </w:r>
    </w:p>
    <w:p w14:paraId="657B95D5" w14:textId="77777777" w:rsidR="00E00308" w:rsidRPr="00E00308" w:rsidRDefault="00E00308" w:rsidP="00E00308">
      <w:pPr>
        <w:pStyle w:val="EndNoteBibliography"/>
        <w:spacing w:after="0"/>
      </w:pPr>
      <w:r w:rsidRPr="00E00308">
        <w:t xml:space="preserve">Corwin, J. A., A. Subedy, R. Eshbaugh and D. J. Kliebenstein (2016). "Expansive phenotypic landscape of Botrytis cinerea shows differential contribution of genetic diversity and plasticity." </w:t>
      </w:r>
      <w:r w:rsidRPr="00E00308">
        <w:rPr>
          <w:u w:val="single"/>
        </w:rPr>
        <w:t>Molecular Plant-Microbe Interactions</w:t>
      </w:r>
      <w:r w:rsidRPr="00E00308">
        <w:t xml:space="preserve"> </w:t>
      </w:r>
      <w:r w:rsidRPr="00E00308">
        <w:rPr>
          <w:b/>
        </w:rPr>
        <w:t>29</w:t>
      </w:r>
      <w:r w:rsidRPr="00E00308">
        <w:t>(4): 287-298.</w:t>
      </w:r>
    </w:p>
    <w:p w14:paraId="397C9787" w14:textId="77777777" w:rsidR="00E00308" w:rsidRPr="00E00308" w:rsidRDefault="00E00308" w:rsidP="00E00308">
      <w:pPr>
        <w:pStyle w:val="EndNoteBibliography"/>
        <w:spacing w:after="0"/>
      </w:pPr>
      <w:r w:rsidRPr="00E00308">
        <w:t xml:space="preserve">Deighton, N., I. Muckenschnabel, A. J. Colmenares, I. G. Collado and B. Williamson (2001). "Botrydial is produced in plant tissues infected by Botrytis cinerea." </w:t>
      </w:r>
      <w:r w:rsidRPr="00E00308">
        <w:rPr>
          <w:u w:val="single"/>
        </w:rPr>
        <w:t>Phytochemistry</w:t>
      </w:r>
      <w:r w:rsidRPr="00E00308">
        <w:t xml:space="preserve"> </w:t>
      </w:r>
      <w:r w:rsidRPr="00E00308">
        <w:rPr>
          <w:b/>
        </w:rPr>
        <w:t>57</w:t>
      </w:r>
      <w:r w:rsidRPr="00E00308">
        <w:t>(5): 689-692.</w:t>
      </w:r>
    </w:p>
    <w:p w14:paraId="3931315A" w14:textId="77777777" w:rsidR="00E00308" w:rsidRPr="00E00308" w:rsidRDefault="00E00308" w:rsidP="00E00308">
      <w:pPr>
        <w:pStyle w:val="EndNoteBibliography"/>
        <w:spacing w:after="0"/>
      </w:pPr>
      <w:r w:rsidRPr="00E00308">
        <w:t xml:space="preserve">Denby, K. J., P. Kumar and D. J. Kliebenstein (2004). "Identification of Botrytis cinerea susceptibility loci in Arabidopsis thaliana." </w:t>
      </w:r>
      <w:r w:rsidRPr="00E00308">
        <w:rPr>
          <w:u w:val="single"/>
        </w:rPr>
        <w:t>The Plant Journal</w:t>
      </w:r>
      <w:r w:rsidRPr="00E00308">
        <w:t xml:space="preserve"> </w:t>
      </w:r>
      <w:r w:rsidRPr="00E00308">
        <w:rPr>
          <w:b/>
        </w:rPr>
        <w:t>38</w:t>
      </w:r>
      <w:r w:rsidRPr="00E00308">
        <w:t>(3): 473-486.</w:t>
      </w:r>
    </w:p>
    <w:p w14:paraId="3BF9B58C" w14:textId="77777777" w:rsidR="00E00308" w:rsidRPr="00E00308" w:rsidRDefault="00E00308" w:rsidP="00E00308">
      <w:pPr>
        <w:pStyle w:val="EndNoteBibliography"/>
        <w:spacing w:after="0"/>
      </w:pPr>
      <w:r w:rsidRPr="00E00308">
        <w:t xml:space="preserve">Dong, S., S. Raffaele and S. Kamoun (2015). "The two-speed genomes of filamentous pathogens: waltz with plants." </w:t>
      </w:r>
      <w:r w:rsidRPr="00E00308">
        <w:rPr>
          <w:u w:val="single"/>
        </w:rPr>
        <w:t>Current opinion in genetics &amp; development</w:t>
      </w:r>
      <w:r w:rsidRPr="00E00308">
        <w:t xml:space="preserve"> </w:t>
      </w:r>
      <w:r w:rsidRPr="00E00308">
        <w:rPr>
          <w:b/>
        </w:rPr>
        <w:t>35</w:t>
      </w:r>
      <w:r w:rsidRPr="00E00308">
        <w:t>: 57-65.</w:t>
      </w:r>
    </w:p>
    <w:p w14:paraId="78F5C18F" w14:textId="77777777" w:rsidR="00E00308" w:rsidRPr="00E00308" w:rsidRDefault="00E00308" w:rsidP="00E00308">
      <w:pPr>
        <w:pStyle w:val="EndNoteBibliography"/>
        <w:spacing w:after="0"/>
      </w:pPr>
      <w:r w:rsidRPr="00E00308">
        <w:t xml:space="preserve">Evans, D. M. and L. R. Cardon (2006). "Genome-wide association: a promising start to a long race." </w:t>
      </w:r>
      <w:r w:rsidRPr="00E00308">
        <w:rPr>
          <w:u w:val="single"/>
        </w:rPr>
        <w:t>Trends in Genetics</w:t>
      </w:r>
      <w:r w:rsidRPr="00E00308">
        <w:t xml:space="preserve"> </w:t>
      </w:r>
      <w:r w:rsidRPr="00E00308">
        <w:rPr>
          <w:b/>
        </w:rPr>
        <w:t>22</w:t>
      </w:r>
      <w:r w:rsidRPr="00E00308">
        <w:t>(7): 350-354.</w:t>
      </w:r>
    </w:p>
    <w:p w14:paraId="392A2A4C" w14:textId="77777777" w:rsidR="00E00308" w:rsidRPr="00E00308" w:rsidRDefault="00E00308" w:rsidP="00E00308">
      <w:pPr>
        <w:pStyle w:val="EndNoteBibliography"/>
        <w:spacing w:after="0"/>
      </w:pPr>
      <w:r w:rsidRPr="00E00308">
        <w:t xml:space="preserve">Fordyce, R., N. Soltis, C. Caseys, G. Gwinner, J. Corwin, S. Atwell, D. Copeland, J. Feusier, A. Subedy, R. Eshbaugh and D. Kliebenstein (2018). "Combining Digital Imaging and GWA Mapping to Dissect Visual Traits in Plant/Pathogen Interactions." </w:t>
      </w:r>
      <w:r w:rsidRPr="00E00308">
        <w:rPr>
          <w:u w:val="single"/>
        </w:rPr>
        <w:t>Plant Physiology</w:t>
      </w:r>
      <w:r w:rsidRPr="00E00308">
        <w:t>.</w:t>
      </w:r>
    </w:p>
    <w:p w14:paraId="348C8098" w14:textId="77777777" w:rsidR="00E00308" w:rsidRPr="00E00308" w:rsidRDefault="00E00308" w:rsidP="00E00308">
      <w:pPr>
        <w:pStyle w:val="EndNoteBibliography"/>
        <w:spacing w:after="0"/>
      </w:pPr>
      <w:r w:rsidRPr="00E00308">
        <w:t xml:space="preserve">Fordyce, R. F., N. E. Soltis, C. Caseys, R. Gwinner, J. A. Corwin, S. Atwell, D. Copeland, J. Feusier, A. Subedy and R. Eshbaugh (2018). "Digital Imaging Combined with Genome-Wide Association Mapping Links Loci to Plant-Pathogen Interaction Traits." </w:t>
      </w:r>
      <w:r w:rsidRPr="00E00308">
        <w:rPr>
          <w:u w:val="single"/>
        </w:rPr>
        <w:t>Plant physiology</w:t>
      </w:r>
      <w:r w:rsidRPr="00E00308">
        <w:t xml:space="preserve"> </w:t>
      </w:r>
      <w:r w:rsidRPr="00E00308">
        <w:rPr>
          <w:b/>
        </w:rPr>
        <w:t>178</w:t>
      </w:r>
      <w:r w:rsidRPr="00E00308">
        <w:t>(3): 1406-1422.</w:t>
      </w:r>
    </w:p>
    <w:p w14:paraId="3EE8B8C8" w14:textId="77777777" w:rsidR="00E00308" w:rsidRPr="00E00308" w:rsidRDefault="00E00308" w:rsidP="00E00308">
      <w:pPr>
        <w:pStyle w:val="EndNoteBibliography"/>
        <w:spacing w:after="0"/>
      </w:pPr>
      <w:r w:rsidRPr="00E00308">
        <w:t xml:space="preserve">Glazebrook, J. (2005). "Contrasting mechanisms of defense against biotrophic and necrotrophic pathogens." </w:t>
      </w:r>
      <w:r w:rsidRPr="00E00308">
        <w:rPr>
          <w:u w:val="single"/>
        </w:rPr>
        <w:t>Annu. Rev. Phytopathol.</w:t>
      </w:r>
      <w:r w:rsidRPr="00E00308">
        <w:t xml:space="preserve"> </w:t>
      </w:r>
      <w:r w:rsidRPr="00E00308">
        <w:rPr>
          <w:b/>
        </w:rPr>
        <w:t>43</w:t>
      </w:r>
      <w:r w:rsidRPr="00E00308">
        <w:t>: 205-227.</w:t>
      </w:r>
    </w:p>
    <w:p w14:paraId="21111D41" w14:textId="77777777" w:rsidR="00E00308" w:rsidRPr="00E00308" w:rsidRDefault="00E00308" w:rsidP="00E00308">
      <w:pPr>
        <w:pStyle w:val="EndNoteBibliography"/>
        <w:spacing w:after="0"/>
      </w:pPr>
      <w:r w:rsidRPr="00E00308">
        <w:t xml:space="preserve">Goss, E. M. and J. Bergelson (2006). "Variation in resistance and virulence in the interaction between Arabidopsis thaliana and a bacterial pathogen." </w:t>
      </w:r>
      <w:r w:rsidRPr="00E00308">
        <w:rPr>
          <w:u w:val="single"/>
        </w:rPr>
        <w:t>Evolution</w:t>
      </w:r>
      <w:r w:rsidRPr="00E00308">
        <w:t xml:space="preserve"> </w:t>
      </w:r>
      <w:r w:rsidRPr="00E00308">
        <w:rPr>
          <w:b/>
        </w:rPr>
        <w:t>60</w:t>
      </w:r>
      <w:r w:rsidRPr="00E00308">
        <w:t>(8): 1562-1573.</w:t>
      </w:r>
    </w:p>
    <w:p w14:paraId="1C83F673" w14:textId="77777777" w:rsidR="00E00308" w:rsidRPr="00E00308" w:rsidRDefault="00E00308" w:rsidP="00E00308">
      <w:pPr>
        <w:pStyle w:val="EndNoteBibliography"/>
        <w:spacing w:after="0"/>
      </w:pPr>
      <w:r w:rsidRPr="00E00308">
        <w:t xml:space="preserve">Guo, Y., S. Fudali, J. Gimeno, P. DiGennaro, S. Chang, V. M. Williamson, D. M. Bird and D. M. Nielsen (2017). "Networks underpinning symbiosis revealed through cross-species eQTL mapping." </w:t>
      </w:r>
      <w:r w:rsidRPr="00E00308">
        <w:rPr>
          <w:u w:val="single"/>
        </w:rPr>
        <w:t>Genetics</w:t>
      </w:r>
      <w:r w:rsidRPr="00E00308">
        <w:t>: genetics. 117.202531.</w:t>
      </w:r>
    </w:p>
    <w:p w14:paraId="4508B5FA" w14:textId="77777777" w:rsidR="00E00308" w:rsidRPr="00E00308" w:rsidRDefault="00E00308" w:rsidP="00E00308">
      <w:pPr>
        <w:pStyle w:val="EndNoteBibliography"/>
        <w:spacing w:after="0"/>
      </w:pPr>
      <w:r w:rsidRPr="00E00308">
        <w:t xml:space="preserve">Hsu, J. and J. D. Smith (2012). "Genome wide studies of gene expression relevant to coronary artery disease." </w:t>
      </w:r>
      <w:r w:rsidRPr="00E00308">
        <w:rPr>
          <w:u w:val="single"/>
        </w:rPr>
        <w:t>Current opinion in cardiology</w:t>
      </w:r>
      <w:r w:rsidRPr="00E00308">
        <w:t xml:space="preserve"> </w:t>
      </w:r>
      <w:r w:rsidRPr="00E00308">
        <w:rPr>
          <w:b/>
        </w:rPr>
        <w:t>27</w:t>
      </w:r>
      <w:r w:rsidRPr="00E00308">
        <w:t>(3): 210.</w:t>
      </w:r>
    </w:p>
    <w:p w14:paraId="651DC0A8" w14:textId="77777777" w:rsidR="00E00308" w:rsidRPr="00E00308" w:rsidRDefault="00E00308" w:rsidP="00E00308">
      <w:pPr>
        <w:pStyle w:val="EndNoteBibliography"/>
        <w:spacing w:after="0"/>
      </w:pPr>
      <w:r w:rsidRPr="00E00308">
        <w:t xml:space="preserve">Keurentjes, J. J., J. Fu, I. R. Terpstra, J. M. Garcia, G. van den Ackerveken, L. B. Snoek, A. J. Peeters, D. Vreugdenhil, M. Koornneef and R. C. Jansen (2007). "Regulatory network construction in Arabidopsis by using genome-wide gene expression quantitative trait loci." </w:t>
      </w:r>
      <w:r w:rsidRPr="00E00308">
        <w:rPr>
          <w:u w:val="single"/>
        </w:rPr>
        <w:t>Proceedings of the National Academy of Sciences</w:t>
      </w:r>
      <w:r w:rsidRPr="00E00308">
        <w:t xml:space="preserve"> </w:t>
      </w:r>
      <w:r w:rsidRPr="00E00308">
        <w:rPr>
          <w:b/>
        </w:rPr>
        <w:t>104</w:t>
      </w:r>
      <w:r w:rsidRPr="00E00308">
        <w:t>(5): 1708-1713.</w:t>
      </w:r>
    </w:p>
    <w:p w14:paraId="3865A607" w14:textId="77777777" w:rsidR="00E00308" w:rsidRPr="00E00308" w:rsidRDefault="00E00308" w:rsidP="00E00308">
      <w:pPr>
        <w:pStyle w:val="EndNoteBibliography"/>
        <w:spacing w:after="0"/>
      </w:pPr>
      <w:r w:rsidRPr="00E00308">
        <w:lastRenderedPageBreak/>
        <w:t xml:space="preserve">Kumar, R., Y. Ichihashi, S. Kimura, D. H. Chitwood, L. R. Headland, J. Peng, J. N. Maloof and N. R. Sinha (2012). "A high-throughput method for Illumina RNA-Seq library preparation." </w:t>
      </w:r>
      <w:r w:rsidRPr="00E00308">
        <w:rPr>
          <w:u w:val="single"/>
        </w:rPr>
        <w:t>Frontiers in plant science</w:t>
      </w:r>
      <w:r w:rsidRPr="00E00308">
        <w:t xml:space="preserve"> </w:t>
      </w:r>
      <w:r w:rsidRPr="00E00308">
        <w:rPr>
          <w:b/>
        </w:rPr>
        <w:t>3</w:t>
      </w:r>
      <w:r w:rsidRPr="00E00308">
        <w:t>.</w:t>
      </w:r>
    </w:p>
    <w:p w14:paraId="2EACAD0B" w14:textId="77777777" w:rsidR="00E00308" w:rsidRPr="00E00308" w:rsidRDefault="00E00308" w:rsidP="00E00308">
      <w:pPr>
        <w:pStyle w:val="EndNoteBibliography"/>
        <w:spacing w:after="0"/>
      </w:pPr>
      <w:r w:rsidRPr="00E00308">
        <w:t xml:space="preserve">Lamesch, P., T. Z. Berardini, D. Li, D. Swarbreck, C. Wilks, R. Sasidharan, R. Muller, K. Dreher, D. L. Alexander and M. Garcia-Hernandez (2011). "The Arabidopsis Information Resource (TAIR): improved gene annotation and new tools." </w:t>
      </w:r>
      <w:r w:rsidRPr="00E00308">
        <w:rPr>
          <w:u w:val="single"/>
        </w:rPr>
        <w:t>Nucleic acids research</w:t>
      </w:r>
      <w:r w:rsidRPr="00E00308">
        <w:t xml:space="preserve"> </w:t>
      </w:r>
      <w:r w:rsidRPr="00E00308">
        <w:rPr>
          <w:b/>
        </w:rPr>
        <w:t>40</w:t>
      </w:r>
      <w:r w:rsidRPr="00E00308">
        <w:t>(D1): D1202-D1210.</w:t>
      </w:r>
    </w:p>
    <w:p w14:paraId="76979FED" w14:textId="77777777" w:rsidR="00E00308" w:rsidRPr="00E00308" w:rsidRDefault="00E00308" w:rsidP="00E00308">
      <w:pPr>
        <w:pStyle w:val="EndNoteBibliography"/>
        <w:spacing w:after="0"/>
      </w:pPr>
      <w:r w:rsidRPr="00E00308">
        <w:t xml:space="preserve">Langmead, B., C. Trapnell, M. Pop and S. L. Salzberg (2009). "Ultrafast and memory-efficient alignment of short DNA sequences to the human genome." </w:t>
      </w:r>
      <w:r w:rsidRPr="00E00308">
        <w:rPr>
          <w:u w:val="single"/>
        </w:rPr>
        <w:t>Genome biology</w:t>
      </w:r>
      <w:r w:rsidRPr="00E00308">
        <w:t xml:space="preserve"> </w:t>
      </w:r>
      <w:r w:rsidRPr="00E00308">
        <w:rPr>
          <w:b/>
        </w:rPr>
        <w:t>10</w:t>
      </w:r>
      <w:r w:rsidRPr="00E00308">
        <w:t>(3): R25.</w:t>
      </w:r>
    </w:p>
    <w:p w14:paraId="0EF1ED65" w14:textId="77777777" w:rsidR="00E00308" w:rsidRPr="00E00308" w:rsidRDefault="00E00308" w:rsidP="00E00308">
      <w:pPr>
        <w:pStyle w:val="EndNoteBibliography"/>
        <w:spacing w:after="0"/>
      </w:pPr>
      <w:r w:rsidRPr="00E00308">
        <w:t xml:space="preserve">Li, H., B. Handsaker, A. Wysoker, T. Fennell, J. Ruan, N. Homer, G. Marth, G. Abecasis and R. Durbin (2009). "The sequence alignment/map format and SAMtools." </w:t>
      </w:r>
      <w:r w:rsidRPr="00E00308">
        <w:rPr>
          <w:u w:val="single"/>
        </w:rPr>
        <w:t>Bioinformatics</w:t>
      </w:r>
      <w:r w:rsidRPr="00E00308">
        <w:t xml:space="preserve"> </w:t>
      </w:r>
      <w:r w:rsidRPr="00E00308">
        <w:rPr>
          <w:b/>
        </w:rPr>
        <w:t>25</w:t>
      </w:r>
      <w:r w:rsidRPr="00E00308">
        <w:t>(16): 2078-2079.</w:t>
      </w:r>
    </w:p>
    <w:p w14:paraId="1688948F" w14:textId="77777777" w:rsidR="00E00308" w:rsidRPr="00E00308" w:rsidRDefault="00E00308" w:rsidP="00E00308">
      <w:pPr>
        <w:pStyle w:val="EndNoteBibliography"/>
        <w:spacing w:after="0"/>
      </w:pPr>
      <w:r w:rsidRPr="00E00308">
        <w:t xml:space="preserve">Mi, H., A. Muruganujan, J. T. Casagrande and P. D. Thomas (2013). "Large-scale gene function analysis with the PANTHER classification system." </w:t>
      </w:r>
      <w:r w:rsidRPr="00E00308">
        <w:rPr>
          <w:u w:val="single"/>
        </w:rPr>
        <w:t>Nature protocols</w:t>
      </w:r>
      <w:r w:rsidRPr="00E00308">
        <w:t xml:space="preserve"> </w:t>
      </w:r>
      <w:r w:rsidRPr="00E00308">
        <w:rPr>
          <w:b/>
        </w:rPr>
        <w:t>8</w:t>
      </w:r>
      <w:r w:rsidRPr="00E00308">
        <w:t>(8): 1551.</w:t>
      </w:r>
    </w:p>
    <w:p w14:paraId="5EA532F0" w14:textId="77777777" w:rsidR="00E00308" w:rsidRPr="00E00308" w:rsidRDefault="00E00308" w:rsidP="00E00308">
      <w:pPr>
        <w:pStyle w:val="EndNoteBibliography"/>
        <w:spacing w:after="0"/>
      </w:pPr>
      <w:r w:rsidRPr="00E00308">
        <w:t xml:space="preserve">Monks, S., A. Leonardson, H. Zhu, P. Cundiff, P. Pietrusiak, S. Edwards, J. Phillips, A. Sachs and E. Schadt (2004). "Genetic inheritance of gene expression in human cell lines." </w:t>
      </w:r>
      <w:r w:rsidRPr="00E00308">
        <w:rPr>
          <w:u w:val="single"/>
        </w:rPr>
        <w:t>The American Journal of Human Genetics</w:t>
      </w:r>
      <w:r w:rsidRPr="00E00308">
        <w:t xml:space="preserve"> </w:t>
      </w:r>
      <w:r w:rsidRPr="00E00308">
        <w:rPr>
          <w:b/>
        </w:rPr>
        <w:t>75</w:t>
      </w:r>
      <w:r w:rsidRPr="00E00308">
        <w:t>(6): 1094-1105.</w:t>
      </w:r>
    </w:p>
    <w:p w14:paraId="5022F98E" w14:textId="77777777" w:rsidR="00E00308" w:rsidRPr="00E00308" w:rsidRDefault="00E00308" w:rsidP="00E00308">
      <w:pPr>
        <w:pStyle w:val="EndNoteBibliography"/>
        <w:spacing w:after="0"/>
      </w:pPr>
      <w:r w:rsidRPr="00E00308">
        <w:t xml:space="preserve">Nomura, K., M. Melotto and S.-Y. He (2005). "Suppression of host defense in compatible plant–Pseudomonas syringae interactions." </w:t>
      </w:r>
      <w:r w:rsidRPr="00E00308">
        <w:rPr>
          <w:u w:val="single"/>
        </w:rPr>
        <w:t>Current opinion in plant biology</w:t>
      </w:r>
      <w:r w:rsidRPr="00E00308">
        <w:t xml:space="preserve"> </w:t>
      </w:r>
      <w:r w:rsidRPr="00E00308">
        <w:rPr>
          <w:b/>
        </w:rPr>
        <w:t>8</w:t>
      </w:r>
      <w:r w:rsidRPr="00E00308">
        <w:t>(4): 361-368.</w:t>
      </w:r>
    </w:p>
    <w:p w14:paraId="224268CD" w14:textId="77777777" w:rsidR="00E00308" w:rsidRPr="00E00308" w:rsidRDefault="00E00308" w:rsidP="00E00308">
      <w:pPr>
        <w:pStyle w:val="EndNoteBibliography"/>
        <w:spacing w:after="0"/>
      </w:pPr>
      <w:r w:rsidRPr="00E00308">
        <w:t xml:space="preserve">Pinedo, C., C.-M. Wang, J.-M. Pradier, B. Dalmais, M. Choquer, P. Le Pêcheur, G. Morgant, I. G. Collado, D. E. Cane and M. Viaud (2008). "Sesquiterpene synthase from the botrydial biosynthetic gene cluster of the phytopathogen Botrytis cinerea." </w:t>
      </w:r>
      <w:r w:rsidRPr="00E00308">
        <w:rPr>
          <w:u w:val="single"/>
        </w:rPr>
        <w:t>ACS chemical biology</w:t>
      </w:r>
      <w:r w:rsidRPr="00E00308">
        <w:t xml:space="preserve"> </w:t>
      </w:r>
      <w:r w:rsidRPr="00E00308">
        <w:rPr>
          <w:b/>
        </w:rPr>
        <w:t>3</w:t>
      </w:r>
      <w:r w:rsidRPr="00E00308">
        <w:t>(12): 791-801.</w:t>
      </w:r>
    </w:p>
    <w:p w14:paraId="78AF3972" w14:textId="77777777" w:rsidR="00E00308" w:rsidRPr="00E00308" w:rsidRDefault="00E00308" w:rsidP="00E00308">
      <w:pPr>
        <w:pStyle w:val="EndNoteBibliography"/>
        <w:spacing w:after="0"/>
      </w:pPr>
      <w:r w:rsidRPr="00E00308">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E00308">
        <w:rPr>
          <w:u w:val="single"/>
        </w:rPr>
        <w:t>Fungal genetics and biology</w:t>
      </w:r>
      <w:r w:rsidRPr="00E00308">
        <w:t xml:space="preserve"> </w:t>
      </w:r>
      <w:r w:rsidRPr="00E00308">
        <w:rPr>
          <w:b/>
        </w:rPr>
        <w:t>96</w:t>
      </w:r>
      <w:r w:rsidRPr="00E00308">
        <w:t>: 33-46.</w:t>
      </w:r>
    </w:p>
    <w:p w14:paraId="11408814" w14:textId="77777777" w:rsidR="00E00308" w:rsidRPr="00E00308" w:rsidRDefault="00E00308" w:rsidP="00E00308">
      <w:pPr>
        <w:pStyle w:val="EndNoteBibliography"/>
        <w:spacing w:after="0"/>
      </w:pPr>
      <w:r w:rsidRPr="00E00308">
        <w:t xml:space="preserve">Rowe, H. C. and D. J. Kliebenstein (2008). "Complex genetics control natural variation in Arabidopsis thaliana resistance to Botrytis cinerea." </w:t>
      </w:r>
      <w:r w:rsidRPr="00E00308">
        <w:rPr>
          <w:u w:val="single"/>
        </w:rPr>
        <w:t>Genetics</w:t>
      </w:r>
      <w:r w:rsidRPr="00E00308">
        <w:t xml:space="preserve"> </w:t>
      </w:r>
      <w:r w:rsidRPr="00E00308">
        <w:rPr>
          <w:b/>
        </w:rPr>
        <w:t>180</w:t>
      </w:r>
      <w:r w:rsidRPr="00E00308">
        <w:t>(4): 2237-2250.</w:t>
      </w:r>
    </w:p>
    <w:p w14:paraId="6CFCBF94" w14:textId="77777777" w:rsidR="00E00308" w:rsidRPr="00E00308" w:rsidRDefault="00E00308" w:rsidP="00E00308">
      <w:pPr>
        <w:pStyle w:val="EndNoteBibliography"/>
        <w:spacing w:after="0"/>
      </w:pPr>
      <w:r w:rsidRPr="00E00308">
        <w:t xml:space="preserve">Rowe, H. C., J. W. Walley, J. Corwin, E. K.-F. Chan, K. Dehesh and D. J. Kliebenstein (2010). "Deficiencies in jasmonate-mediated plant defense reveal quantitative variation in Botrytis cinerea pathogenesis." </w:t>
      </w:r>
      <w:r w:rsidRPr="00E00308">
        <w:rPr>
          <w:u w:val="single"/>
        </w:rPr>
        <w:t>PLoS Pathog</w:t>
      </w:r>
      <w:r w:rsidRPr="00E00308">
        <w:t xml:space="preserve"> </w:t>
      </w:r>
      <w:r w:rsidRPr="00E00308">
        <w:rPr>
          <w:b/>
        </w:rPr>
        <w:t>6</w:t>
      </w:r>
      <w:r w:rsidRPr="00E00308">
        <w:t>(4): e1000861.</w:t>
      </w:r>
    </w:p>
    <w:p w14:paraId="31916ED3" w14:textId="77777777" w:rsidR="00E00308" w:rsidRPr="00E00308" w:rsidRDefault="00E00308" w:rsidP="00E00308">
      <w:pPr>
        <w:pStyle w:val="EndNoteBibliography"/>
        <w:spacing w:after="0"/>
      </w:pPr>
      <w:r w:rsidRPr="00E00308">
        <w:t xml:space="preserve">Schadt, E. E., S. A. Monks, T. A. Drake, A. J. Lusis, N. Che, V. Colinayo, T. G. Ruff, S. B. Milligan, J. R. Lamb and G. Cavet (2003). "Genetics of gene expression surveyed in maize, mouse and man." </w:t>
      </w:r>
      <w:r w:rsidRPr="00E00308">
        <w:rPr>
          <w:u w:val="single"/>
        </w:rPr>
        <w:t>Nature</w:t>
      </w:r>
      <w:r w:rsidRPr="00E00308">
        <w:t xml:space="preserve"> </w:t>
      </w:r>
      <w:r w:rsidRPr="00E00308">
        <w:rPr>
          <w:b/>
        </w:rPr>
        <w:t>422</w:t>
      </w:r>
      <w:r w:rsidRPr="00E00308">
        <w:t>(6929): 297.</w:t>
      </w:r>
    </w:p>
    <w:p w14:paraId="7AF10BA5" w14:textId="77777777" w:rsidR="00E00308" w:rsidRPr="00E00308" w:rsidRDefault="00E00308" w:rsidP="00E00308">
      <w:pPr>
        <w:pStyle w:val="EndNoteBibliography"/>
        <w:spacing w:after="0"/>
      </w:pPr>
      <w:r w:rsidRPr="00E0030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00308">
        <w:rPr>
          <w:u w:val="single"/>
        </w:rPr>
        <w:t>Molecular plant-microbe interactions</w:t>
      </w:r>
      <w:r w:rsidRPr="00E00308">
        <w:t xml:space="preserve"> </w:t>
      </w:r>
      <w:r w:rsidRPr="00E00308">
        <w:rPr>
          <w:b/>
        </w:rPr>
        <w:t>18</w:t>
      </w:r>
      <w:r w:rsidRPr="00E00308">
        <w:t>(6): 602-612.</w:t>
      </w:r>
    </w:p>
    <w:p w14:paraId="1F0E7284" w14:textId="77777777" w:rsidR="00E00308" w:rsidRPr="00E00308" w:rsidRDefault="00E00308" w:rsidP="00E00308">
      <w:pPr>
        <w:pStyle w:val="EndNoteBibliography"/>
        <w:spacing w:after="0"/>
      </w:pPr>
      <w:r w:rsidRPr="00E00308">
        <w:t xml:space="preserve">Soltis, N. E., S. Atwell, G. Shi, R. F. Fordyce, R. Gwinner, D. Gao, A. Shafi and D. J. Kliebenstein (2019). "Interactions of tomato and Botrytis genetic diversity: Parsing the contributions of host differentiation, domestication and pathogen variation." </w:t>
      </w:r>
      <w:r w:rsidRPr="00E00308">
        <w:rPr>
          <w:u w:val="single"/>
        </w:rPr>
        <w:t>The Plant Cell</w:t>
      </w:r>
      <w:r w:rsidRPr="00E00308">
        <w:t>: tpc. 00857.02018.</w:t>
      </w:r>
    </w:p>
    <w:p w14:paraId="649EC842" w14:textId="77777777" w:rsidR="00E00308" w:rsidRPr="00E00308" w:rsidRDefault="00E00308" w:rsidP="00E00308">
      <w:pPr>
        <w:pStyle w:val="EndNoteBibliography"/>
        <w:spacing w:after="0"/>
      </w:pPr>
      <w:r w:rsidRPr="00E00308">
        <w:t xml:space="preserve">Suzuki, R. and H. Shimodaira (2015). "pvclust: Hierarchical Clustering with P-Values via Multiscale Bootstrap Resampling. ." </w:t>
      </w:r>
      <w:r w:rsidRPr="00E00308">
        <w:rPr>
          <w:u w:val="single"/>
        </w:rPr>
        <w:t>R package version 2.0-0</w:t>
      </w:r>
      <w:r w:rsidRPr="00E00308">
        <w:t>.</w:t>
      </w:r>
    </w:p>
    <w:p w14:paraId="1F0B6A57" w14:textId="77777777" w:rsidR="00E00308" w:rsidRPr="00E00308" w:rsidRDefault="00E00308" w:rsidP="00E00308">
      <w:pPr>
        <w:pStyle w:val="EndNoteBibliography"/>
        <w:spacing w:after="0"/>
      </w:pPr>
      <w:r w:rsidRPr="00E00308">
        <w:t xml:space="preserve">Van Kan, J. A., J. H. Stassen, A. Mosbach, T. A. Van Der Lee, L. Faino, A. D. Farmer, D. G. Papasotiriou, S. Zhou, M. F. Seidl and E. Cottam (2017). "A gapless genome sequence of the fungus Botrytis cinerea." </w:t>
      </w:r>
      <w:r w:rsidRPr="00E00308">
        <w:rPr>
          <w:u w:val="single"/>
        </w:rPr>
        <w:t>Molecular plant pathology</w:t>
      </w:r>
      <w:r w:rsidRPr="00E00308">
        <w:t xml:space="preserve"> </w:t>
      </w:r>
      <w:r w:rsidRPr="00E00308">
        <w:rPr>
          <w:b/>
        </w:rPr>
        <w:t>18</w:t>
      </w:r>
      <w:r w:rsidRPr="00E00308">
        <w:t>(1): 75-89.</w:t>
      </w:r>
    </w:p>
    <w:p w14:paraId="028ECD21" w14:textId="77777777" w:rsidR="00E00308" w:rsidRPr="00E00308" w:rsidRDefault="00E00308" w:rsidP="00E00308">
      <w:pPr>
        <w:pStyle w:val="EndNoteBibliography"/>
        <w:spacing w:after="0"/>
      </w:pPr>
      <w:r w:rsidRPr="00E00308">
        <w:t xml:space="preserve">Wang, M., F. Roux, C. Bartoli, C. Huard-Chauveau, C. Meyer, H. Lee, D. Roby, M. S. McPeek and J. Bergelson (2018). "Two-way mixed-effects methods for joint association analysis using both host and pathogen genomes." </w:t>
      </w:r>
      <w:r w:rsidRPr="00E00308">
        <w:rPr>
          <w:u w:val="single"/>
        </w:rPr>
        <w:t>Proceedings of the National Academy of Sciences</w:t>
      </w:r>
      <w:r w:rsidRPr="00E00308">
        <w:t xml:space="preserve"> </w:t>
      </w:r>
      <w:r w:rsidRPr="00E00308">
        <w:rPr>
          <w:b/>
        </w:rPr>
        <w:t>115</w:t>
      </w:r>
      <w:r w:rsidRPr="00E00308">
        <w:t>(24): E5440-E5449.</w:t>
      </w:r>
    </w:p>
    <w:p w14:paraId="278F0C05" w14:textId="77777777" w:rsidR="00E00308" w:rsidRPr="00E00308" w:rsidRDefault="00E00308" w:rsidP="00E00308">
      <w:pPr>
        <w:pStyle w:val="EndNoteBibliography"/>
        <w:spacing w:after="0"/>
      </w:pPr>
      <w:r w:rsidRPr="00E00308">
        <w:lastRenderedPageBreak/>
        <w:t xml:space="preserve">West, M. A. L., K. Kim, D. J. Kliebenstein, H. van Leeuwen, R. W. Michelmore, R. W. Doerge and D. A. St.Clair (2007). "Global eQTL mapping reveals the complex genetic architecture of transcript level variation in Arabidopsis." </w:t>
      </w:r>
      <w:r w:rsidRPr="00E00308">
        <w:rPr>
          <w:u w:val="single"/>
        </w:rPr>
        <w:t>Genetics</w:t>
      </w:r>
      <w:r w:rsidRPr="00E00308">
        <w:t xml:space="preserve"> </w:t>
      </w:r>
      <w:r w:rsidRPr="00E00308">
        <w:rPr>
          <w:b/>
        </w:rPr>
        <w:t>175</w:t>
      </w:r>
      <w:r w:rsidRPr="00E00308">
        <w:t>: 1441-1450.</w:t>
      </w:r>
    </w:p>
    <w:p w14:paraId="5DE9165F" w14:textId="77777777" w:rsidR="00E00308" w:rsidRPr="00E00308" w:rsidRDefault="00E00308" w:rsidP="00E00308">
      <w:pPr>
        <w:pStyle w:val="EndNoteBibliography"/>
        <w:spacing w:after="0"/>
      </w:pPr>
      <w:r w:rsidRPr="00E00308">
        <w:t xml:space="preserve">Williamson, B., B. Tudzynski, P. Tudzynski and J. A. L. van Kan (2007). "Botrytis cinerea: the cause of grey mould disease." </w:t>
      </w:r>
      <w:r w:rsidRPr="00E00308">
        <w:rPr>
          <w:u w:val="single"/>
        </w:rPr>
        <w:t>Molecular Plant Pathology</w:t>
      </w:r>
      <w:r w:rsidRPr="00E00308">
        <w:t xml:space="preserve"> </w:t>
      </w:r>
      <w:r w:rsidRPr="00E00308">
        <w:rPr>
          <w:b/>
        </w:rPr>
        <w:t>8</w:t>
      </w:r>
      <w:r w:rsidRPr="00E00308">
        <w:t>(5): 561-580.</w:t>
      </w:r>
    </w:p>
    <w:p w14:paraId="6FEBC776" w14:textId="77777777" w:rsidR="00E00308" w:rsidRPr="00E00308" w:rsidRDefault="00E00308" w:rsidP="00E00308">
      <w:pPr>
        <w:pStyle w:val="EndNoteBibliography"/>
        <w:spacing w:after="0"/>
      </w:pPr>
      <w:r w:rsidRPr="00E00308">
        <w:t xml:space="preserve">Wu, J., B. Cai, W. Sun, R. Huang, X. Liu, M. Lin, S. Pattaradilokrat, S. Martin, Y. Qi and S. C. Nair (2015). "Genome-wide analysis of host-Plasmodium yoelii interactions reveals regulators of the type I interferon response." </w:t>
      </w:r>
      <w:r w:rsidRPr="00E00308">
        <w:rPr>
          <w:u w:val="single"/>
        </w:rPr>
        <w:t>Cell reports</w:t>
      </w:r>
      <w:r w:rsidRPr="00E00308">
        <w:t xml:space="preserve"> </w:t>
      </w:r>
      <w:r w:rsidRPr="00E00308">
        <w:rPr>
          <w:b/>
        </w:rPr>
        <w:t>12</w:t>
      </w:r>
      <w:r w:rsidRPr="00E00308">
        <w:t>(4): 661-672.</w:t>
      </w:r>
    </w:p>
    <w:p w14:paraId="73642F71" w14:textId="77777777" w:rsidR="00E00308" w:rsidRPr="00E00308" w:rsidRDefault="00E00308" w:rsidP="00E00308">
      <w:pPr>
        <w:pStyle w:val="EndNoteBibliography"/>
        <w:spacing w:after="0"/>
      </w:pPr>
      <w:r w:rsidRPr="00E00308">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E00308">
        <w:rPr>
          <w:u w:val="single"/>
        </w:rPr>
        <w:t>Frontiers in plant science</w:t>
      </w:r>
      <w:r w:rsidRPr="00E00308">
        <w:t xml:space="preserve"> </w:t>
      </w:r>
      <w:r w:rsidRPr="00E00308">
        <w:rPr>
          <w:b/>
        </w:rPr>
        <w:t>8</w:t>
      </w:r>
      <w:r w:rsidRPr="00E00308">
        <w:t>.</w:t>
      </w:r>
    </w:p>
    <w:p w14:paraId="12A20055" w14:textId="77777777" w:rsidR="00E00308" w:rsidRPr="00E00308" w:rsidRDefault="00E00308" w:rsidP="00E00308">
      <w:pPr>
        <w:pStyle w:val="EndNoteBibliography"/>
        <w:spacing w:after="0"/>
      </w:pPr>
      <w:r w:rsidRPr="00E00308">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00308">
        <w:rPr>
          <w:u w:val="single"/>
        </w:rPr>
        <w:t>The Plant Cell</w:t>
      </w:r>
      <w:r w:rsidRPr="00E00308">
        <w:t>: tpc. 00348.02017.</w:t>
      </w:r>
    </w:p>
    <w:p w14:paraId="37C24E1A" w14:textId="77777777" w:rsidR="00E00308" w:rsidRPr="00E00308" w:rsidRDefault="00E00308" w:rsidP="00E00308">
      <w:pPr>
        <w:pStyle w:val="EndNoteBibliography"/>
        <w:spacing w:after="0"/>
      </w:pPr>
      <w:r w:rsidRPr="00E00308">
        <w:t xml:space="preserve">Zhang, W., J. A. Corwin, D. Copeland, J. Feusier, R. Eshbaugh, D. E. Cook, S. Atwell and D. J. Kliebenstein (2018). "Network connections across kingdoms illuminate a potential metabolic battlefield." </w:t>
      </w:r>
      <w:r w:rsidRPr="00E00308">
        <w:rPr>
          <w:u w:val="single"/>
        </w:rPr>
        <w:t>bioRxiv</w:t>
      </w:r>
      <w:r w:rsidRPr="00E00308">
        <w:t>.</w:t>
      </w:r>
    </w:p>
    <w:p w14:paraId="729A02F0" w14:textId="77777777" w:rsidR="00E00308" w:rsidRPr="00E00308" w:rsidRDefault="00E00308" w:rsidP="00E00308">
      <w:pPr>
        <w:pStyle w:val="EndNoteBibliography"/>
        <w:spacing w:after="0"/>
      </w:pPr>
      <w:r w:rsidRPr="00E00308">
        <w:t xml:space="preserve">Zhou, X. and M. Stephens (2012). "Genome-wide efficient mixed-model analysis for association studies." </w:t>
      </w:r>
      <w:r w:rsidRPr="00E00308">
        <w:rPr>
          <w:u w:val="single"/>
        </w:rPr>
        <w:t>Nature genetics</w:t>
      </w:r>
      <w:r w:rsidRPr="00E00308">
        <w:t xml:space="preserve"> </w:t>
      </w:r>
      <w:r w:rsidRPr="00E00308">
        <w:rPr>
          <w:b/>
        </w:rPr>
        <w:t>44</w:t>
      </w:r>
      <w:r w:rsidRPr="00E00308">
        <w:t>(7): 821.</w:t>
      </w:r>
    </w:p>
    <w:p w14:paraId="2F7AD119" w14:textId="77777777" w:rsidR="00E00308" w:rsidRPr="00E00308" w:rsidRDefault="00E00308" w:rsidP="00E00308">
      <w:pPr>
        <w:pStyle w:val="EndNoteBibliography"/>
      </w:pPr>
      <w:r w:rsidRPr="00E00308">
        <w:t xml:space="preserve">Zou, F., H. S. Chai, C. S. Younkin, M. Allen, J. Crook, V. S. Pankratz, M. M. Carrasquillo, C. N. Rowley, A. A. Nair and S. Middha (2012). "Brain expression genome-wide association study (eGWAS) identifies human disease-associated variants." </w:t>
      </w:r>
      <w:r w:rsidRPr="00E00308">
        <w:rPr>
          <w:u w:val="single"/>
        </w:rPr>
        <w:t>PLoS genetics</w:t>
      </w:r>
      <w:r w:rsidRPr="00E00308">
        <w:t xml:space="preserve"> </w:t>
      </w:r>
      <w:r w:rsidRPr="00E00308">
        <w:rPr>
          <w:b/>
        </w:rPr>
        <w:t>8</w:t>
      </w:r>
      <w:r w:rsidRPr="00E00308">
        <w:t>(6): e1002707.</w:t>
      </w:r>
    </w:p>
    <w:p w14:paraId="6CFC649E" w14:textId="6DE97001"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3-04T16:52:00Z" w:initials="NS">
    <w:p w14:paraId="04A677B3" w14:textId="6C8633C8" w:rsidR="004342C7" w:rsidRDefault="004342C7">
      <w:pPr>
        <w:pStyle w:val="CommentText"/>
      </w:pPr>
      <w:r>
        <w:rPr>
          <w:rStyle w:val="CommentReference"/>
        </w:rPr>
        <w:annotationRef/>
      </w:r>
      <w:r>
        <w:t>CITE</w:t>
      </w:r>
    </w:p>
  </w:comment>
  <w:comment w:id="1" w:author="Daniel James Kliebenstein" w:date="2019-03-04T16:52:00Z" w:initials="DJK">
    <w:p w14:paraId="6ED80A6D" w14:textId="2A393FAD" w:rsidR="004342C7" w:rsidRDefault="004342C7">
      <w:pPr>
        <w:pStyle w:val="CommentText"/>
      </w:pPr>
      <w:r>
        <w:rPr>
          <w:rStyle w:val="CommentReference"/>
        </w:rPr>
        <w:annotationRef/>
      </w:r>
      <w:r>
        <w:t>Hesitant on going to symbiote when you are talking pathogens. Keep microbe.</w:t>
      </w:r>
    </w:p>
  </w:comment>
  <w:comment w:id="2" w:author="N S" w:date="2019-03-04T16:52:00Z" w:initials="NS">
    <w:p w14:paraId="7722CD11" w14:textId="452F9510" w:rsidR="004342C7" w:rsidRDefault="004342C7">
      <w:pPr>
        <w:pStyle w:val="CommentText"/>
      </w:pPr>
      <w:r>
        <w:rPr>
          <w:rStyle w:val="CommentReference"/>
        </w:rPr>
        <w:annotationRef/>
      </w:r>
      <w:r>
        <w:t>CITE</w:t>
      </w:r>
    </w:p>
  </w:comment>
  <w:comment w:id="3" w:author="N S" w:date="2019-03-04T16:52:00Z" w:initials="NS">
    <w:p w14:paraId="29BB3AA0" w14:textId="23D49ACD" w:rsidR="004342C7" w:rsidRDefault="004342C7">
      <w:pPr>
        <w:pStyle w:val="CommentText"/>
      </w:pPr>
      <w:r>
        <w:rPr>
          <w:rStyle w:val="CommentReference"/>
        </w:rPr>
        <w:annotationRef/>
      </w:r>
      <w:r>
        <w:t>CITE</w:t>
      </w:r>
    </w:p>
  </w:comment>
  <w:comment w:id="6" w:author="Daniel James Kliebenstein" w:date="2019-03-04T16:52:00Z" w:initials="DJK">
    <w:p w14:paraId="7EB2DE35" w14:textId="0989F0E1" w:rsidR="004342C7" w:rsidRDefault="004342C7">
      <w:pPr>
        <w:pStyle w:val="CommentText"/>
      </w:pPr>
      <w:r>
        <w:rPr>
          <w:rStyle w:val="CommentReference"/>
        </w:rPr>
        <w:annotationRef/>
      </w:r>
      <w:r>
        <w:t>Make sure that you have parsed only pathogen studies here</w:t>
      </w:r>
    </w:p>
  </w:comment>
  <w:comment w:id="9" w:author="Daniel James Kliebenstein" w:date="2019-03-04T16:52:00Z" w:initials="DJK">
    <w:p w14:paraId="5D0C1C0B" w14:textId="78D249E9" w:rsidR="004342C7" w:rsidRDefault="004342C7">
      <w:pPr>
        <w:pStyle w:val="CommentText"/>
      </w:pPr>
      <w:r>
        <w:rPr>
          <w:rStyle w:val="CommentReference"/>
        </w:rPr>
        <w:annotationRef/>
      </w:r>
      <w:r>
        <w:t>Can we say that your tomato paper says it may be more balanced?</w:t>
      </w:r>
    </w:p>
  </w:comment>
  <w:comment w:id="12" w:author="N S" w:date="2019-03-04T16:52:00Z" w:initials="NS">
    <w:p w14:paraId="42B93B70" w14:textId="139F3676" w:rsidR="004342C7" w:rsidRDefault="004342C7">
      <w:pPr>
        <w:pStyle w:val="CommentText"/>
      </w:pPr>
      <w:r>
        <w:rPr>
          <w:rStyle w:val="CommentReference"/>
        </w:rPr>
        <w:annotationRef/>
      </w:r>
      <w:r>
        <w:t>CITE</w:t>
      </w:r>
    </w:p>
  </w:comment>
  <w:comment w:id="13" w:author="N S" w:date="2019-03-04T17:09:00Z" w:initials="NS">
    <w:p w14:paraId="69D57C7A" w14:textId="4A903E16" w:rsidR="004342C7" w:rsidRDefault="004342C7">
      <w:pPr>
        <w:pStyle w:val="CommentText"/>
      </w:pPr>
      <w:r>
        <w:rPr>
          <w:rStyle w:val="CommentReference"/>
        </w:rPr>
        <w:annotationRef/>
      </w:r>
      <w:r>
        <w:t>CITE</w:t>
      </w:r>
    </w:p>
  </w:comment>
  <w:comment w:id="37" w:author="Dan Kliebenstein" w:date="2019-03-04T16:52:00Z" w:initials="DK">
    <w:p w14:paraId="5F61B9A4" w14:textId="5D9D6053" w:rsidR="004342C7" w:rsidRDefault="004342C7">
      <w:pPr>
        <w:pStyle w:val="CommentText"/>
      </w:pPr>
      <w:r>
        <w:rPr>
          <w:rStyle w:val="CommentReference"/>
        </w:rPr>
        <w:annotationRef/>
      </w:r>
      <w:r>
        <w:t>We should probably report the median and have some form of histogram.</w:t>
      </w:r>
    </w:p>
  </w:comment>
  <w:comment w:id="44" w:author="Dan Kliebenstein" w:date="2019-03-04T16:52:00Z" w:initials="DK">
    <w:p w14:paraId="2A6D10E1" w14:textId="695FF93B" w:rsidR="004342C7" w:rsidRDefault="004342C7">
      <w:pPr>
        <w:pStyle w:val="CommentText"/>
      </w:pPr>
      <w:r>
        <w:rPr>
          <w:rStyle w:val="CommentReference"/>
        </w:rPr>
        <w:annotationRef/>
      </w:r>
      <w:r>
        <w:t>Have you gone through to see if there are any SNPs with crazy p-values?</w:t>
      </w:r>
    </w:p>
  </w:comment>
  <w:comment w:id="45" w:author="N S" w:date="2019-03-04T16:52:00Z" w:initials="NS">
    <w:p w14:paraId="71D40A75" w14:textId="04386232" w:rsidR="004342C7" w:rsidRDefault="004342C7">
      <w:pPr>
        <w:pStyle w:val="CommentText"/>
      </w:pPr>
      <w:r>
        <w:rPr>
          <w:rStyle w:val="CommentReference"/>
        </w:rPr>
        <w:annotationRef/>
      </w:r>
      <w:r>
        <w:t>To-do</w:t>
      </w:r>
    </w:p>
  </w:comment>
  <w:comment w:id="36" w:author="N S" w:date="2019-03-04T16:52:00Z" w:initials="NS">
    <w:p w14:paraId="4FFF0A40" w14:textId="33E55F87" w:rsidR="004342C7" w:rsidRDefault="004342C7">
      <w:pPr>
        <w:pStyle w:val="CommentText"/>
      </w:pPr>
      <w:r>
        <w:rPr>
          <w:rStyle w:val="CommentReference"/>
        </w:rPr>
        <w:annotationRef/>
      </w:r>
      <w:r w:rsidR="00BE723C">
        <w:t xml:space="preserve">In progress on </w:t>
      </w:r>
      <w:r w:rsidR="00BE723C">
        <w:t>Linux</w:t>
      </w:r>
      <w:bookmarkStart w:id="51" w:name="_GoBack"/>
      <w:bookmarkEnd w:id="51"/>
      <w:r>
        <w:t xml:space="preserve"> </w:t>
      </w:r>
    </w:p>
  </w:comment>
  <w:comment w:id="53" w:author="N S" w:date="2019-03-04T16:52:00Z" w:initials="NS">
    <w:p w14:paraId="17306648" w14:textId="5E6F6351" w:rsidR="004342C7" w:rsidRDefault="004342C7">
      <w:pPr>
        <w:pStyle w:val="CommentText"/>
      </w:pPr>
      <w:r>
        <w:rPr>
          <w:rStyle w:val="CommentReference"/>
        </w:rPr>
        <w:annotationRef/>
      </w:r>
      <w:r>
        <w:t>Review this statement after added analysis above</w:t>
      </w:r>
    </w:p>
  </w:comment>
  <w:comment w:id="55" w:author="Dan Kliebenstein" w:date="2019-03-04T16:52:00Z" w:initials="DK">
    <w:p w14:paraId="1FAC2195" w14:textId="029A5546" w:rsidR="004342C7" w:rsidRDefault="004342C7">
      <w:pPr>
        <w:pStyle w:val="CommentText"/>
      </w:pPr>
      <w:r>
        <w:rPr>
          <w:rStyle w:val="CommentReference"/>
        </w:rPr>
        <w:annotationRef/>
      </w:r>
      <w:r>
        <w:t xml:space="preserve">We should use some other citations on this topic as well. And it was actually Eva’s first GWA that </w:t>
      </w:r>
      <w:proofErr w:type="spellStart"/>
      <w:r>
        <w:t>wnte</w:t>
      </w:r>
      <w:proofErr w:type="spellEnd"/>
      <w:r>
        <w:t xml:space="preserve"> into this most explicitly. I don’t think that these two citations work here.</w:t>
      </w:r>
    </w:p>
  </w:comment>
  <w:comment w:id="56" w:author="N S" w:date="2019-03-04T16:52:00Z" w:initials="NS">
    <w:p w14:paraId="59D1A87C" w14:textId="79580344" w:rsidR="004342C7" w:rsidRDefault="004342C7">
      <w:pPr>
        <w:pStyle w:val="CommentText"/>
      </w:pPr>
      <w:r>
        <w:rPr>
          <w:rStyle w:val="CommentReference"/>
        </w:rPr>
        <w:annotationRef/>
      </w:r>
      <w:r>
        <w:t>Lit search in progress</w:t>
      </w:r>
    </w:p>
  </w:comment>
  <w:comment w:id="59" w:author="Daniel James Kliebenstein" w:date="2019-03-04T16:52:00Z" w:initials="DJK">
    <w:p w14:paraId="23F57373" w14:textId="50AD205B" w:rsidR="004342C7" w:rsidRDefault="004342C7">
      <w:pPr>
        <w:pStyle w:val="CommentText"/>
      </w:pPr>
      <w:r>
        <w:rPr>
          <w:rStyle w:val="CommentReference"/>
        </w:rPr>
        <w:annotationRef/>
      </w:r>
      <w:r>
        <w:t>How was this determined. A sentence before this one would be good.</w:t>
      </w:r>
    </w:p>
  </w:comment>
  <w:comment w:id="62" w:author="Daniel James Kliebenstein" w:date="2019-03-04T16:52:00Z" w:initials="DJK">
    <w:p w14:paraId="16F1E973" w14:textId="7D64ED6D" w:rsidR="004342C7" w:rsidRDefault="004342C7">
      <w:pPr>
        <w:pStyle w:val="CommentText"/>
      </w:pPr>
      <w:r>
        <w:rPr>
          <w:rStyle w:val="CommentReference"/>
        </w:rPr>
        <w:annotationRef/>
      </w:r>
      <w:r>
        <w:t>Did you not test the others?</w:t>
      </w:r>
    </w:p>
  </w:comment>
  <w:comment w:id="63" w:author="Daniel James Kliebenstein" w:date="2019-03-04T16:52:00Z" w:initials="DJK">
    <w:p w14:paraId="4FCADDD6" w14:textId="0287E1BE" w:rsidR="004342C7" w:rsidRDefault="004342C7">
      <w:pPr>
        <w:pStyle w:val="CommentText"/>
      </w:pPr>
      <w:r>
        <w:rPr>
          <w:rStyle w:val="CommentReference"/>
        </w:rPr>
        <w:annotationRef/>
      </w:r>
      <w:r>
        <w:t>Make sure to look at the supplementals as they may be in the Col- data in Atwell et al.</w:t>
      </w:r>
    </w:p>
  </w:comment>
  <w:comment w:id="66" w:author="N S" w:date="2019-03-04T10:49:00Z" w:initials="NS">
    <w:p w14:paraId="4E478317" w14:textId="02866E4C" w:rsidR="004342C7" w:rsidRDefault="004342C7">
      <w:pPr>
        <w:pStyle w:val="CommentText"/>
      </w:pPr>
      <w:r>
        <w:rPr>
          <w:rStyle w:val="CommentReference"/>
        </w:rPr>
        <w:annotationRef/>
      </w:r>
      <w:r>
        <w:t>grammar</w:t>
      </w:r>
    </w:p>
  </w:comment>
  <w:comment w:id="67" w:author="Daniel James Kliebenstein" w:date="2019-03-04T16:52:00Z" w:initials="DJK">
    <w:p w14:paraId="7EB49C74" w14:textId="5BF34F43" w:rsidR="004342C7" w:rsidRDefault="004342C7">
      <w:pPr>
        <w:pStyle w:val="CommentText"/>
      </w:pPr>
      <w:r>
        <w:rPr>
          <w:rStyle w:val="CommentReference"/>
        </w:rPr>
        <w:annotationRef/>
      </w:r>
      <w:r>
        <w:t>Could you give me two sentences that say what you are trying to do in this section? It seems like it is trying to do more than one thing.</w:t>
      </w:r>
    </w:p>
  </w:comment>
  <w:comment w:id="70" w:author="Daniel James Kliebenstein" w:date="2019-03-04T16:52:00Z" w:initials="DJK">
    <w:p w14:paraId="147CFD07" w14:textId="262BF076" w:rsidR="004342C7" w:rsidRDefault="004342C7">
      <w:pPr>
        <w:pStyle w:val="CommentText"/>
      </w:pPr>
      <w:r>
        <w:rPr>
          <w:rStyle w:val="CommentReference"/>
        </w:rPr>
        <w:annotationRef/>
      </w:r>
      <w:r>
        <w:t>This is section detail heavy but large picture light. I think you are trying to argue that there is a big role for metabolism but that is kind of secondary. Try to start the section with a sentence or two saying what you are trying to argue and then support that argument.</w:t>
      </w:r>
    </w:p>
  </w:comment>
  <w:comment w:id="71" w:author="Daniel James Kliebenstein" w:date="2019-03-04T16:52:00Z" w:initials="DJK">
    <w:p w14:paraId="19ABB461" w14:textId="523D07E8" w:rsidR="004342C7" w:rsidRDefault="004342C7">
      <w:pPr>
        <w:pStyle w:val="CommentText"/>
      </w:pPr>
      <w:r>
        <w:rPr>
          <w:rStyle w:val="CommentReference"/>
        </w:rPr>
        <w:annotationRef/>
      </w:r>
      <w:r>
        <w:t>What is this section trying to say that isn’t in the other ones. Edit the other part of the discussion and then double check to see what you are saying.</w:t>
      </w:r>
    </w:p>
  </w:comment>
  <w:comment w:id="72" w:author="N S" w:date="2019-03-05T13:48:00Z" w:initials="NS">
    <w:p w14:paraId="7DAF24F3" w14:textId="28462372" w:rsidR="00195935" w:rsidRDefault="00195935">
      <w:pPr>
        <w:pStyle w:val="CommentText"/>
      </w:pPr>
      <w:r>
        <w:rPr>
          <w:rStyle w:val="CommentReference"/>
        </w:rPr>
        <w:annotationRef/>
      </w:r>
      <w:r>
        <w:t>Write caption</w:t>
      </w:r>
    </w:p>
  </w:comment>
  <w:comment w:id="73" w:author="N S" w:date="2019-03-05T13:48:00Z" w:initials="NS">
    <w:p w14:paraId="25CA8BE1" w14:textId="4CA15A1D" w:rsidR="00195935" w:rsidRDefault="00195935">
      <w:pPr>
        <w:pStyle w:val="CommentText"/>
      </w:pPr>
      <w:r>
        <w:rPr>
          <w:rStyle w:val="CommentReference"/>
        </w:rPr>
        <w:annotationRef/>
      </w:r>
      <w:r>
        <w:t>Writ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A677B3" w15:done="0"/>
  <w15:commentEx w15:paraId="6ED80A6D" w15:done="0"/>
  <w15:commentEx w15:paraId="7722CD11" w15:done="0"/>
  <w15:commentEx w15:paraId="29BB3AA0" w15:done="0"/>
  <w15:commentEx w15:paraId="7EB2DE35" w15:done="0"/>
  <w15:commentEx w15:paraId="5D0C1C0B" w15:done="0"/>
  <w15:commentEx w15:paraId="42B93B70" w15:done="0"/>
  <w15:commentEx w15:paraId="69D57C7A" w15:done="0"/>
  <w15:commentEx w15:paraId="5F61B9A4" w15:done="0"/>
  <w15:commentEx w15:paraId="2A6D10E1" w15:done="0"/>
  <w15:commentEx w15:paraId="71D40A75" w15:paraIdParent="2A6D10E1" w15:done="0"/>
  <w15:commentEx w15:paraId="4FFF0A40" w15:done="0"/>
  <w15:commentEx w15:paraId="17306648" w15:done="0"/>
  <w15:commentEx w15:paraId="1FAC2195" w15:done="0"/>
  <w15:commentEx w15:paraId="59D1A87C" w15:paraIdParent="1FAC2195" w15:done="0"/>
  <w15:commentEx w15:paraId="23F57373" w15:done="0"/>
  <w15:commentEx w15:paraId="16F1E973" w15:done="0"/>
  <w15:commentEx w15:paraId="4FCADDD6" w15:done="0"/>
  <w15:commentEx w15:paraId="4E478317" w15:done="0"/>
  <w15:commentEx w15:paraId="7EB49C74" w15:done="0"/>
  <w15:commentEx w15:paraId="147CFD07" w15:done="0"/>
  <w15:commentEx w15:paraId="19ABB461" w15:done="0"/>
  <w15:commentEx w15:paraId="7DAF24F3" w15:done="0"/>
  <w15:commentEx w15:paraId="25CA8B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A677B3" w16cid:durableId="20214E7B"/>
  <w16cid:commentId w16cid:paraId="6ED80A6D" w16cid:durableId="20277AFD"/>
  <w16cid:commentId w16cid:paraId="7722CD11" w16cid:durableId="202273E1"/>
  <w16cid:commentId w16cid:paraId="29BB3AA0" w16cid:durableId="20214F70"/>
  <w16cid:commentId w16cid:paraId="7EB2DE35" w16cid:durableId="20277B00"/>
  <w16cid:commentId w16cid:paraId="5D0C1C0B" w16cid:durableId="20277B01"/>
  <w16cid:commentId w16cid:paraId="42B93B70" w16cid:durableId="2028CB17"/>
  <w16cid:commentId w16cid:paraId="69D57C7A" w16cid:durableId="2027DA5B"/>
  <w16cid:commentId w16cid:paraId="5F61B9A4" w16cid:durableId="2020D5ED"/>
  <w16cid:commentId w16cid:paraId="2A6D10E1" w16cid:durableId="2020D5EE"/>
  <w16cid:commentId w16cid:paraId="71D40A75" w16cid:durableId="2023C0B6"/>
  <w16cid:commentId w16cid:paraId="4FFF0A40" w16cid:durableId="20222B03"/>
  <w16cid:commentId w16cid:paraId="17306648" w16cid:durableId="2023C143"/>
  <w16cid:commentId w16cid:paraId="1FAC2195" w16cid:durableId="2020D5EF"/>
  <w16cid:commentId w16cid:paraId="59D1A87C" w16cid:durableId="20223ED7"/>
  <w16cid:commentId w16cid:paraId="23F57373" w16cid:durableId="20277B0C"/>
  <w16cid:commentId w16cid:paraId="16F1E973" w16cid:durableId="20277B0D"/>
  <w16cid:commentId w16cid:paraId="4FCADDD6" w16cid:durableId="20277B10"/>
  <w16cid:commentId w16cid:paraId="4E478317" w16cid:durableId="20278125"/>
  <w16cid:commentId w16cid:paraId="7EB49C74" w16cid:durableId="20277B11"/>
  <w16cid:commentId w16cid:paraId="147CFD07" w16cid:durableId="20277B13"/>
  <w16cid:commentId w16cid:paraId="19ABB461" w16cid:durableId="20277B14"/>
  <w16cid:commentId w16cid:paraId="7DAF24F3" w16cid:durableId="2028FCA2"/>
  <w16cid:commentId w16cid:paraId="25CA8BE1" w16cid:durableId="2028FC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8471E" w14:textId="77777777" w:rsidR="00A12A5E" w:rsidRDefault="00A12A5E" w:rsidP="00A172A7">
      <w:pPr>
        <w:spacing w:after="0" w:line="240" w:lineRule="auto"/>
      </w:pPr>
      <w:r>
        <w:separator/>
      </w:r>
    </w:p>
  </w:endnote>
  <w:endnote w:type="continuationSeparator" w:id="0">
    <w:p w14:paraId="66018338" w14:textId="77777777" w:rsidR="00A12A5E" w:rsidRDefault="00A12A5E"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C3526" w14:textId="77777777" w:rsidR="00A12A5E" w:rsidRDefault="00A12A5E" w:rsidP="00A172A7">
      <w:pPr>
        <w:spacing w:after="0" w:line="240" w:lineRule="auto"/>
      </w:pPr>
      <w:r>
        <w:separator/>
      </w:r>
    </w:p>
  </w:footnote>
  <w:footnote w:type="continuationSeparator" w:id="0">
    <w:p w14:paraId="163E20B9" w14:textId="77777777" w:rsidR="00A12A5E" w:rsidRDefault="00A12A5E"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18&lt;/item&gt;&lt;item&gt;440&lt;/item&gt;&lt;item&gt;442&lt;/item&gt;&lt;item&gt;447&lt;/item&gt;&lt;item&gt;456&lt;/item&gt;&lt;item&gt;476&lt;/item&gt;&lt;item&gt;477&lt;/item&gt;&lt;item&gt;513&lt;/item&gt;&lt;item&gt;515&lt;/item&gt;&lt;item&gt;527&lt;/item&gt;&lt;item&gt;546&lt;/item&gt;&lt;item&gt;595&lt;/item&gt;&lt;item&gt;599&lt;/item&gt;&lt;item&gt;608&lt;/item&gt;&lt;item&gt;615&lt;/item&gt;&lt;item&gt;761&lt;/item&gt;&lt;item&gt;776&lt;/item&gt;&lt;item&gt;817&lt;/item&gt;&lt;item&gt;838&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record-ids&gt;&lt;/item&gt;&lt;/Libraries&gt;"/>
  </w:docVars>
  <w:rsids>
    <w:rsidRoot w:val="00A172A7"/>
    <w:rsid w:val="000009B5"/>
    <w:rsid w:val="00002A48"/>
    <w:rsid w:val="000113CA"/>
    <w:rsid w:val="00012302"/>
    <w:rsid w:val="0001776E"/>
    <w:rsid w:val="00030607"/>
    <w:rsid w:val="00031EA7"/>
    <w:rsid w:val="000347B6"/>
    <w:rsid w:val="00036E00"/>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1D52"/>
    <w:rsid w:val="00071F21"/>
    <w:rsid w:val="00075742"/>
    <w:rsid w:val="00077708"/>
    <w:rsid w:val="00082470"/>
    <w:rsid w:val="00085526"/>
    <w:rsid w:val="00085A7E"/>
    <w:rsid w:val="000956F5"/>
    <w:rsid w:val="00097440"/>
    <w:rsid w:val="000A1B67"/>
    <w:rsid w:val="000A3A44"/>
    <w:rsid w:val="000B12CF"/>
    <w:rsid w:val="000B4CB0"/>
    <w:rsid w:val="000B4F8B"/>
    <w:rsid w:val="000B6CED"/>
    <w:rsid w:val="000D6131"/>
    <w:rsid w:val="000E0626"/>
    <w:rsid w:val="000E2F98"/>
    <w:rsid w:val="000E7AB7"/>
    <w:rsid w:val="000F0FFF"/>
    <w:rsid w:val="000F1D2C"/>
    <w:rsid w:val="000F6D6F"/>
    <w:rsid w:val="00101DEA"/>
    <w:rsid w:val="00103483"/>
    <w:rsid w:val="00106233"/>
    <w:rsid w:val="00111379"/>
    <w:rsid w:val="00114242"/>
    <w:rsid w:val="00114CCF"/>
    <w:rsid w:val="00115274"/>
    <w:rsid w:val="00123E77"/>
    <w:rsid w:val="00124890"/>
    <w:rsid w:val="00127223"/>
    <w:rsid w:val="00132F99"/>
    <w:rsid w:val="00145616"/>
    <w:rsid w:val="0015276C"/>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A0C27"/>
    <w:rsid w:val="001A6AED"/>
    <w:rsid w:val="001A7FD2"/>
    <w:rsid w:val="001B4E15"/>
    <w:rsid w:val="001C0419"/>
    <w:rsid w:val="001C0CBE"/>
    <w:rsid w:val="001C1076"/>
    <w:rsid w:val="001C6224"/>
    <w:rsid w:val="001C63B0"/>
    <w:rsid w:val="001C68B4"/>
    <w:rsid w:val="001C7116"/>
    <w:rsid w:val="001D4B3B"/>
    <w:rsid w:val="001E2EAC"/>
    <w:rsid w:val="001E4CEC"/>
    <w:rsid w:val="001E5698"/>
    <w:rsid w:val="001F12EE"/>
    <w:rsid w:val="001F5026"/>
    <w:rsid w:val="001F7B6F"/>
    <w:rsid w:val="0020139F"/>
    <w:rsid w:val="002027E8"/>
    <w:rsid w:val="00202F91"/>
    <w:rsid w:val="00206428"/>
    <w:rsid w:val="002126A5"/>
    <w:rsid w:val="00213801"/>
    <w:rsid w:val="002143F6"/>
    <w:rsid w:val="00214E21"/>
    <w:rsid w:val="0022395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A0B39"/>
    <w:rsid w:val="002A0BE9"/>
    <w:rsid w:val="002A132B"/>
    <w:rsid w:val="002A3D02"/>
    <w:rsid w:val="002B6D7A"/>
    <w:rsid w:val="002B727A"/>
    <w:rsid w:val="002C1234"/>
    <w:rsid w:val="002C12C1"/>
    <w:rsid w:val="002C678F"/>
    <w:rsid w:val="002E0971"/>
    <w:rsid w:val="002E504A"/>
    <w:rsid w:val="002F3C32"/>
    <w:rsid w:val="002F598D"/>
    <w:rsid w:val="00301CFF"/>
    <w:rsid w:val="00302E2C"/>
    <w:rsid w:val="00304109"/>
    <w:rsid w:val="003108D6"/>
    <w:rsid w:val="00312A39"/>
    <w:rsid w:val="0031470F"/>
    <w:rsid w:val="003162C7"/>
    <w:rsid w:val="003179ED"/>
    <w:rsid w:val="00322DF2"/>
    <w:rsid w:val="00331B21"/>
    <w:rsid w:val="00334C3C"/>
    <w:rsid w:val="0033686E"/>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2883"/>
    <w:rsid w:val="003D4CE1"/>
    <w:rsid w:val="003E01B6"/>
    <w:rsid w:val="003E1847"/>
    <w:rsid w:val="003E2E0A"/>
    <w:rsid w:val="003F32EE"/>
    <w:rsid w:val="003F6BDD"/>
    <w:rsid w:val="004010D9"/>
    <w:rsid w:val="00402152"/>
    <w:rsid w:val="00410480"/>
    <w:rsid w:val="0041373C"/>
    <w:rsid w:val="00423648"/>
    <w:rsid w:val="004342C7"/>
    <w:rsid w:val="004354E5"/>
    <w:rsid w:val="00435E39"/>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82E25"/>
    <w:rsid w:val="00483A02"/>
    <w:rsid w:val="00484B9E"/>
    <w:rsid w:val="00487CE7"/>
    <w:rsid w:val="00494335"/>
    <w:rsid w:val="004944DE"/>
    <w:rsid w:val="004A2927"/>
    <w:rsid w:val="004A436B"/>
    <w:rsid w:val="004A519E"/>
    <w:rsid w:val="004B1431"/>
    <w:rsid w:val="004B32C8"/>
    <w:rsid w:val="004B49CF"/>
    <w:rsid w:val="004B55A0"/>
    <w:rsid w:val="004B7418"/>
    <w:rsid w:val="004C1144"/>
    <w:rsid w:val="004C3327"/>
    <w:rsid w:val="004C3C51"/>
    <w:rsid w:val="004D0E43"/>
    <w:rsid w:val="004D183F"/>
    <w:rsid w:val="004D2A39"/>
    <w:rsid w:val="004D31EE"/>
    <w:rsid w:val="004D5A70"/>
    <w:rsid w:val="004E7F54"/>
    <w:rsid w:val="004F1D2E"/>
    <w:rsid w:val="004F39D0"/>
    <w:rsid w:val="004F6474"/>
    <w:rsid w:val="004F6955"/>
    <w:rsid w:val="004F7421"/>
    <w:rsid w:val="004F7DB5"/>
    <w:rsid w:val="005027C9"/>
    <w:rsid w:val="005130B3"/>
    <w:rsid w:val="00514140"/>
    <w:rsid w:val="00514277"/>
    <w:rsid w:val="005165C1"/>
    <w:rsid w:val="00521E13"/>
    <w:rsid w:val="00530D8B"/>
    <w:rsid w:val="00536F9E"/>
    <w:rsid w:val="005412F6"/>
    <w:rsid w:val="00543CC0"/>
    <w:rsid w:val="00550020"/>
    <w:rsid w:val="005513FF"/>
    <w:rsid w:val="00557C42"/>
    <w:rsid w:val="005606A4"/>
    <w:rsid w:val="0056126A"/>
    <w:rsid w:val="005707C2"/>
    <w:rsid w:val="005708EB"/>
    <w:rsid w:val="00573768"/>
    <w:rsid w:val="005738DD"/>
    <w:rsid w:val="00573FAE"/>
    <w:rsid w:val="00575846"/>
    <w:rsid w:val="00575BD4"/>
    <w:rsid w:val="00577752"/>
    <w:rsid w:val="00582A16"/>
    <w:rsid w:val="005839D3"/>
    <w:rsid w:val="00584BA4"/>
    <w:rsid w:val="00590746"/>
    <w:rsid w:val="00590C2E"/>
    <w:rsid w:val="005933A2"/>
    <w:rsid w:val="00595141"/>
    <w:rsid w:val="00595665"/>
    <w:rsid w:val="005A7B03"/>
    <w:rsid w:val="005B2B5E"/>
    <w:rsid w:val="005B68C4"/>
    <w:rsid w:val="005C21BE"/>
    <w:rsid w:val="005C79A7"/>
    <w:rsid w:val="005E5DC0"/>
    <w:rsid w:val="005F39E2"/>
    <w:rsid w:val="005F79A4"/>
    <w:rsid w:val="00602201"/>
    <w:rsid w:val="006110D0"/>
    <w:rsid w:val="00613932"/>
    <w:rsid w:val="00615CF9"/>
    <w:rsid w:val="00616582"/>
    <w:rsid w:val="006167DF"/>
    <w:rsid w:val="006169EE"/>
    <w:rsid w:val="00622302"/>
    <w:rsid w:val="00622D07"/>
    <w:rsid w:val="0064357E"/>
    <w:rsid w:val="00645A1D"/>
    <w:rsid w:val="00651A53"/>
    <w:rsid w:val="00652E76"/>
    <w:rsid w:val="00654E06"/>
    <w:rsid w:val="00654E74"/>
    <w:rsid w:val="00656AC4"/>
    <w:rsid w:val="00663C4A"/>
    <w:rsid w:val="00667AC5"/>
    <w:rsid w:val="00667B2A"/>
    <w:rsid w:val="00672EEF"/>
    <w:rsid w:val="00675944"/>
    <w:rsid w:val="00680CC0"/>
    <w:rsid w:val="00683D60"/>
    <w:rsid w:val="00684B6A"/>
    <w:rsid w:val="00685CE1"/>
    <w:rsid w:val="00686026"/>
    <w:rsid w:val="00686046"/>
    <w:rsid w:val="006908A9"/>
    <w:rsid w:val="00694EF0"/>
    <w:rsid w:val="00695AAD"/>
    <w:rsid w:val="0069676A"/>
    <w:rsid w:val="006A3A53"/>
    <w:rsid w:val="006B2BE6"/>
    <w:rsid w:val="006B7582"/>
    <w:rsid w:val="006C1945"/>
    <w:rsid w:val="006C2ED9"/>
    <w:rsid w:val="006C45FC"/>
    <w:rsid w:val="006C46C0"/>
    <w:rsid w:val="006C6718"/>
    <w:rsid w:val="006D6123"/>
    <w:rsid w:val="006E099F"/>
    <w:rsid w:val="006E4B7B"/>
    <w:rsid w:val="006E4F08"/>
    <w:rsid w:val="006E5FEE"/>
    <w:rsid w:val="006F1436"/>
    <w:rsid w:val="006F702C"/>
    <w:rsid w:val="00700561"/>
    <w:rsid w:val="00705E55"/>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A1B"/>
    <w:rsid w:val="007706A4"/>
    <w:rsid w:val="007710F5"/>
    <w:rsid w:val="007802EE"/>
    <w:rsid w:val="00780727"/>
    <w:rsid w:val="00782740"/>
    <w:rsid w:val="007837D2"/>
    <w:rsid w:val="0079723D"/>
    <w:rsid w:val="007A19D9"/>
    <w:rsid w:val="007A49C0"/>
    <w:rsid w:val="007A50BA"/>
    <w:rsid w:val="007A5C52"/>
    <w:rsid w:val="007A7EA5"/>
    <w:rsid w:val="007B2B81"/>
    <w:rsid w:val="007B6F5F"/>
    <w:rsid w:val="007C1379"/>
    <w:rsid w:val="007C14AC"/>
    <w:rsid w:val="007C52CB"/>
    <w:rsid w:val="007C6B5E"/>
    <w:rsid w:val="007C7977"/>
    <w:rsid w:val="007C7988"/>
    <w:rsid w:val="007D1A48"/>
    <w:rsid w:val="007D3FBA"/>
    <w:rsid w:val="007D52AE"/>
    <w:rsid w:val="007E3E49"/>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33E7"/>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92324"/>
    <w:rsid w:val="0089300D"/>
    <w:rsid w:val="008A0832"/>
    <w:rsid w:val="008A4375"/>
    <w:rsid w:val="008A45D6"/>
    <w:rsid w:val="008A497C"/>
    <w:rsid w:val="008B351C"/>
    <w:rsid w:val="008B3D51"/>
    <w:rsid w:val="008B54BA"/>
    <w:rsid w:val="008B741A"/>
    <w:rsid w:val="008C4A17"/>
    <w:rsid w:val="008C5606"/>
    <w:rsid w:val="008C6356"/>
    <w:rsid w:val="008C6FF7"/>
    <w:rsid w:val="008C760F"/>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9D8"/>
    <w:rsid w:val="00963D03"/>
    <w:rsid w:val="00963D30"/>
    <w:rsid w:val="00965503"/>
    <w:rsid w:val="009742AB"/>
    <w:rsid w:val="00974F42"/>
    <w:rsid w:val="009767EF"/>
    <w:rsid w:val="009778C2"/>
    <w:rsid w:val="00977D5C"/>
    <w:rsid w:val="00980E30"/>
    <w:rsid w:val="009821E3"/>
    <w:rsid w:val="0098290C"/>
    <w:rsid w:val="0098447B"/>
    <w:rsid w:val="00986500"/>
    <w:rsid w:val="00986E6A"/>
    <w:rsid w:val="00995B3F"/>
    <w:rsid w:val="00996947"/>
    <w:rsid w:val="009A03B5"/>
    <w:rsid w:val="009A49C4"/>
    <w:rsid w:val="009A52B7"/>
    <w:rsid w:val="009A61CD"/>
    <w:rsid w:val="009B56C7"/>
    <w:rsid w:val="009B7A02"/>
    <w:rsid w:val="009C2F9C"/>
    <w:rsid w:val="009C63BE"/>
    <w:rsid w:val="009C68DA"/>
    <w:rsid w:val="009D066E"/>
    <w:rsid w:val="009D093A"/>
    <w:rsid w:val="009E3609"/>
    <w:rsid w:val="009E4B0F"/>
    <w:rsid w:val="009E4DBA"/>
    <w:rsid w:val="009F105D"/>
    <w:rsid w:val="009F1C37"/>
    <w:rsid w:val="009F3CE7"/>
    <w:rsid w:val="009F5BED"/>
    <w:rsid w:val="009F5F0E"/>
    <w:rsid w:val="00A02682"/>
    <w:rsid w:val="00A02816"/>
    <w:rsid w:val="00A02CCD"/>
    <w:rsid w:val="00A06A8B"/>
    <w:rsid w:val="00A112C4"/>
    <w:rsid w:val="00A12A5E"/>
    <w:rsid w:val="00A13434"/>
    <w:rsid w:val="00A143E6"/>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803"/>
    <w:rsid w:val="00A47A6F"/>
    <w:rsid w:val="00A55DBE"/>
    <w:rsid w:val="00A619F4"/>
    <w:rsid w:val="00A623FF"/>
    <w:rsid w:val="00A67458"/>
    <w:rsid w:val="00A678F6"/>
    <w:rsid w:val="00A752DF"/>
    <w:rsid w:val="00A76CE3"/>
    <w:rsid w:val="00A77220"/>
    <w:rsid w:val="00A7785E"/>
    <w:rsid w:val="00A94D42"/>
    <w:rsid w:val="00A951A2"/>
    <w:rsid w:val="00A95360"/>
    <w:rsid w:val="00AA3B21"/>
    <w:rsid w:val="00AA7054"/>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7520"/>
    <w:rsid w:val="00B12D2B"/>
    <w:rsid w:val="00B1376A"/>
    <w:rsid w:val="00B13C6C"/>
    <w:rsid w:val="00B22871"/>
    <w:rsid w:val="00B32402"/>
    <w:rsid w:val="00B37523"/>
    <w:rsid w:val="00B40898"/>
    <w:rsid w:val="00B41BC8"/>
    <w:rsid w:val="00B41D04"/>
    <w:rsid w:val="00B4381A"/>
    <w:rsid w:val="00B43E06"/>
    <w:rsid w:val="00B44937"/>
    <w:rsid w:val="00B47034"/>
    <w:rsid w:val="00B54AC4"/>
    <w:rsid w:val="00B555E3"/>
    <w:rsid w:val="00B725E5"/>
    <w:rsid w:val="00B759DD"/>
    <w:rsid w:val="00B8405E"/>
    <w:rsid w:val="00B84D5B"/>
    <w:rsid w:val="00B86B81"/>
    <w:rsid w:val="00B87592"/>
    <w:rsid w:val="00B92689"/>
    <w:rsid w:val="00B978F1"/>
    <w:rsid w:val="00BA1057"/>
    <w:rsid w:val="00BA3FF8"/>
    <w:rsid w:val="00BA4BCB"/>
    <w:rsid w:val="00BB4253"/>
    <w:rsid w:val="00BB642E"/>
    <w:rsid w:val="00BC11F3"/>
    <w:rsid w:val="00BD10FC"/>
    <w:rsid w:val="00BD4288"/>
    <w:rsid w:val="00BE01EB"/>
    <w:rsid w:val="00BE57D1"/>
    <w:rsid w:val="00BE69F1"/>
    <w:rsid w:val="00BE6F5A"/>
    <w:rsid w:val="00BE723C"/>
    <w:rsid w:val="00BF4B12"/>
    <w:rsid w:val="00BF5669"/>
    <w:rsid w:val="00BF56F8"/>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47DD2"/>
    <w:rsid w:val="00C51491"/>
    <w:rsid w:val="00C51FFD"/>
    <w:rsid w:val="00C61B3A"/>
    <w:rsid w:val="00C6247E"/>
    <w:rsid w:val="00C67343"/>
    <w:rsid w:val="00C72EBD"/>
    <w:rsid w:val="00C7382C"/>
    <w:rsid w:val="00C73D95"/>
    <w:rsid w:val="00C775E8"/>
    <w:rsid w:val="00C77FC6"/>
    <w:rsid w:val="00C80A96"/>
    <w:rsid w:val="00C83B37"/>
    <w:rsid w:val="00C846DD"/>
    <w:rsid w:val="00CA3D1F"/>
    <w:rsid w:val="00CA45B6"/>
    <w:rsid w:val="00CA5461"/>
    <w:rsid w:val="00CA5A17"/>
    <w:rsid w:val="00CA753C"/>
    <w:rsid w:val="00CB002E"/>
    <w:rsid w:val="00CB22AF"/>
    <w:rsid w:val="00CB5209"/>
    <w:rsid w:val="00CB6959"/>
    <w:rsid w:val="00CB75CB"/>
    <w:rsid w:val="00CB778D"/>
    <w:rsid w:val="00CC07B9"/>
    <w:rsid w:val="00CC1992"/>
    <w:rsid w:val="00CC3DBF"/>
    <w:rsid w:val="00CC6BFC"/>
    <w:rsid w:val="00CC7412"/>
    <w:rsid w:val="00CD2BFD"/>
    <w:rsid w:val="00CD337D"/>
    <w:rsid w:val="00CD37B8"/>
    <w:rsid w:val="00CE102F"/>
    <w:rsid w:val="00CE11FD"/>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642F9"/>
    <w:rsid w:val="00D64478"/>
    <w:rsid w:val="00D6561F"/>
    <w:rsid w:val="00D73817"/>
    <w:rsid w:val="00D8257C"/>
    <w:rsid w:val="00D86633"/>
    <w:rsid w:val="00D872AD"/>
    <w:rsid w:val="00D90417"/>
    <w:rsid w:val="00D95D57"/>
    <w:rsid w:val="00DB1DF4"/>
    <w:rsid w:val="00DB364F"/>
    <w:rsid w:val="00DB47EE"/>
    <w:rsid w:val="00DB56A4"/>
    <w:rsid w:val="00DB7D12"/>
    <w:rsid w:val="00DB7DC1"/>
    <w:rsid w:val="00DC267C"/>
    <w:rsid w:val="00DC3286"/>
    <w:rsid w:val="00DE16D8"/>
    <w:rsid w:val="00DE5CAC"/>
    <w:rsid w:val="00DE654A"/>
    <w:rsid w:val="00DE7C55"/>
    <w:rsid w:val="00DF1BEB"/>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6B59"/>
    <w:rsid w:val="00E50A3B"/>
    <w:rsid w:val="00E50A89"/>
    <w:rsid w:val="00E513D6"/>
    <w:rsid w:val="00E51637"/>
    <w:rsid w:val="00E5356B"/>
    <w:rsid w:val="00E56078"/>
    <w:rsid w:val="00E65476"/>
    <w:rsid w:val="00E659F4"/>
    <w:rsid w:val="00E7776B"/>
    <w:rsid w:val="00E80CB1"/>
    <w:rsid w:val="00E862E5"/>
    <w:rsid w:val="00E868A9"/>
    <w:rsid w:val="00E91300"/>
    <w:rsid w:val="00E96C71"/>
    <w:rsid w:val="00EA2311"/>
    <w:rsid w:val="00EA7516"/>
    <w:rsid w:val="00EB379F"/>
    <w:rsid w:val="00EB56D8"/>
    <w:rsid w:val="00EC08AD"/>
    <w:rsid w:val="00EC0FC4"/>
    <w:rsid w:val="00EC1241"/>
    <w:rsid w:val="00EC1F7B"/>
    <w:rsid w:val="00ED203D"/>
    <w:rsid w:val="00ED2D89"/>
    <w:rsid w:val="00ED321A"/>
    <w:rsid w:val="00ED64B2"/>
    <w:rsid w:val="00ED6C2C"/>
    <w:rsid w:val="00ED76BC"/>
    <w:rsid w:val="00ED79CF"/>
    <w:rsid w:val="00EE0361"/>
    <w:rsid w:val="00EE2E8C"/>
    <w:rsid w:val="00EE444B"/>
    <w:rsid w:val="00EE4907"/>
    <w:rsid w:val="00EF165F"/>
    <w:rsid w:val="00EF19E7"/>
    <w:rsid w:val="00EF1B95"/>
    <w:rsid w:val="00EF2AC7"/>
    <w:rsid w:val="00EF3DF5"/>
    <w:rsid w:val="00EF70D2"/>
    <w:rsid w:val="00EF7CD1"/>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534A"/>
    <w:rsid w:val="00F600CE"/>
    <w:rsid w:val="00F60B79"/>
    <w:rsid w:val="00F63A1F"/>
    <w:rsid w:val="00F64C11"/>
    <w:rsid w:val="00F64EE8"/>
    <w:rsid w:val="00F66D9C"/>
    <w:rsid w:val="00F701A6"/>
    <w:rsid w:val="00F70A02"/>
    <w:rsid w:val="00F74A96"/>
    <w:rsid w:val="00F7572A"/>
    <w:rsid w:val="00F828DB"/>
    <w:rsid w:val="00F85ACF"/>
    <w:rsid w:val="00F85CC3"/>
    <w:rsid w:val="00F87749"/>
    <w:rsid w:val="00F93990"/>
    <w:rsid w:val="00F93A7E"/>
    <w:rsid w:val="00F964BC"/>
    <w:rsid w:val="00FA1B11"/>
    <w:rsid w:val="00FA26B4"/>
    <w:rsid w:val="00FA464C"/>
    <w:rsid w:val="00FA56B3"/>
    <w:rsid w:val="00FB08CE"/>
    <w:rsid w:val="00FB1F8B"/>
    <w:rsid w:val="00FB329B"/>
    <w:rsid w:val="00FC0584"/>
    <w:rsid w:val="00FC13F0"/>
    <w:rsid w:val="00FC392D"/>
    <w:rsid w:val="00FC434C"/>
    <w:rsid w:val="00FD40CE"/>
    <w:rsid w:val="00FD5BFB"/>
    <w:rsid w:val="00FE1D89"/>
    <w:rsid w:val="00FE699F"/>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363B7-22EF-415A-82A1-D7ECADD99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27</Pages>
  <Words>15640</Words>
  <Characters>89153</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0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35</cp:revision>
  <dcterms:created xsi:type="dcterms:W3CDTF">2019-03-04T18:23:00Z</dcterms:created>
  <dcterms:modified xsi:type="dcterms:W3CDTF">2019-03-05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